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Toc321147011" w:displacedByCustomXml="next"/>
    <w:bookmarkStart w:id="1" w:name="_Toc318189312" w:displacedByCustomXml="next"/>
    <w:bookmarkStart w:id="2" w:name="_Toc318188327" w:displacedByCustomXml="next"/>
    <w:bookmarkStart w:id="3" w:name="_Toc318188227" w:displacedByCustomXml="next"/>
    <w:bookmarkStart w:id="4" w:name="_Toc321147149" w:displacedByCustomXml="next"/>
    <w:sdt>
      <w:sdtPr>
        <w:rPr>
          <w:color w:val="595959" w:themeColor="text1" w:themeTint="A6"/>
          <w:sz w:val="24"/>
        </w:rPr>
        <w:id w:val="-1290352585"/>
        <w:docPartObj>
          <w:docPartGallery w:val="Cover Pages"/>
          <w:docPartUnique/>
        </w:docPartObj>
      </w:sdtPr>
      <w:sdtEndPr>
        <w:rPr>
          <w:color w:val="auto"/>
          <w:sz w:val="20"/>
        </w:rPr>
      </w:sdtEndPr>
      <w:sdtContent>
        <w:p w14:paraId="035D9061" w14:textId="6DBA4AA0" w:rsidR="00CC58C8" w:rsidRPr="00BA1E71" w:rsidRDefault="00CC6790" w:rsidP="00BA1E71">
          <w:pPr>
            <w:pStyle w:val="NoSpacing"/>
            <w:rPr>
              <w:sz w:val="24"/>
            </w:rPr>
          </w:pPr>
          <w:r>
            <w:rPr>
              <w:noProof/>
              <w:lang w:val="en-GB" w:eastAsia="en-GB"/>
            </w:rPr>
            <mc:AlternateContent>
              <mc:Choice Requires="wps">
                <w:drawing>
                  <wp:anchor distT="0" distB="0" distL="114300" distR="114300" simplePos="0" relativeHeight="251651584" behindDoc="0" locked="0" layoutInCell="1" allowOverlap="0" wp14:anchorId="035D90E7" wp14:editId="08C0B628">
                    <wp:simplePos x="0" y="0"/>
                    <wp:positionH relativeFrom="margin">
                      <wp:align>center</wp:align>
                    </wp:positionH>
                    <wp:positionV relativeFrom="margin">
                      <wp:posOffset>-575310</wp:posOffset>
                    </wp:positionV>
                    <wp:extent cx="6457950" cy="1485900"/>
                    <wp:effectExtent l="0" t="0" r="0" b="0"/>
                    <wp:wrapSquare wrapText="bothSides"/>
                    <wp:docPr id="21" name="Text Box 21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6457950" cy="148590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65FB3BEB" w14:textId="27E2C7BA" w:rsidR="005D2647" w:rsidRDefault="00CC6790" w:rsidP="00CC6790">
                                <w:pPr>
                                  <w:pStyle w:val="Title"/>
                                </w:pPr>
                                <w:r w:rsidRPr="00CC6790">
                                  <w:t>Efficient Acoustic Modelling of Large Spaces using Time Domain Methods</w:t>
                                </w:r>
                                <w:sdt>
                                  <w:sdtPr>
                                    <w:alias w:val="Subtitle"/>
                                    <w:tag w:val=""/>
                                    <w:id w:val="1783146772"/>
                                    <w:showingPlcHdr/>
  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>
                                      <w:t xml:space="preserve">     </w:t>
                                    </w:r>
                                  </w:sdtContent>
                                </w:sdt>
                              </w:p>
                              <w:p w14:paraId="72369A82" w14:textId="77777777" w:rsidR="005D2647" w:rsidRDefault="005D2647"/>
                              <w:p w14:paraId="035D90F1" w14:textId="3CEACD1C" w:rsidR="005D2647" w:rsidRDefault="005D2647" w:rsidP="00CC6790">
                                <w:pPr>
                                  <w:pStyle w:val="Title"/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035D90E7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21" o:spid="_x0000_s1026" type="#_x0000_t202" style="position:absolute;margin-left:0;margin-top:-45.3pt;width:508.5pt;height:117pt;z-index:25165158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" o:allowoverlap="f" filled="f" stroked="f" strokeweight=".5pt">
                    <v:textbox inset="0,0,0,0">
                      <w:txbxContent>
                        <w:p w14:paraId="65FB3BEB" w14:textId="27E2C7BA" w:rsidR="005D2647" w:rsidRDefault="00CC6790" w:rsidP="00CC6790">
                          <w:pPr>
                            <w:pStyle w:val="Title"/>
                          </w:pPr>
                          <w:r w:rsidRPr="00CC6790">
                            <w:t>Efficient Acoustic Modelling of Large Spaces using Time Domain Methods</w:t>
                          </w:r>
                          <w:sdt>
                            <w:sdtPr>
                              <w:alias w:val="Subtitle"/>
                              <w:tag w:val=""/>
                              <w:id w:val="1783146772"/>
                              <w:showingPlcHdr/>
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<w:text/>
                            </w:sdtPr>
                            <w:sdtEndPr/>
                            <w:sdtContent>
                              <w:r>
                                <w:t xml:space="preserve">     </w:t>
                              </w:r>
                            </w:sdtContent>
                          </w:sdt>
                        </w:p>
                        <w:p w14:paraId="72369A82" w14:textId="77777777" w:rsidR="005D2647" w:rsidRDefault="005D2647"/>
                        <w:p w14:paraId="035D90F1" w14:textId="3CEACD1C" w:rsidR="005D2647" w:rsidRDefault="005D2647" w:rsidP="00CC6790">
                          <w:pPr>
                            <w:pStyle w:val="Title"/>
                          </w:pPr>
                        </w:p>
                      </w:txbxContent>
                    </v:textbox>
                    <w10:wrap type="square" anchorx="margin" anchory="margin"/>
                  </v:shape>
                </w:pict>
              </mc:Fallback>
            </mc:AlternateContent>
          </w:r>
          <w:r w:rsidR="005A67A0">
            <w:rPr>
              <w:noProof/>
              <w:lang w:val="en-GB" w:eastAsia="en-GB"/>
            </w:rPr>
            <mc:AlternateContent>
              <mc:Choice Requires="wps">
                <w:drawing>
                  <wp:anchor distT="0" distB="0" distL="114300" distR="114300" simplePos="0" relativeHeight="251676672" behindDoc="0" locked="0" layoutInCell="1" allowOverlap="1" wp14:anchorId="3ABFD120" wp14:editId="0F64EFD1">
                    <wp:simplePos x="0" y="0"/>
                    <wp:positionH relativeFrom="margin">
                      <wp:posOffset>-449580</wp:posOffset>
                    </wp:positionH>
                    <wp:positionV relativeFrom="paragraph">
                      <wp:posOffset>5682615</wp:posOffset>
                    </wp:positionV>
                    <wp:extent cx="6435725" cy="371475"/>
                    <wp:effectExtent l="0" t="0" r="3175" b="9525"/>
                    <wp:wrapSquare wrapText="bothSides"/>
                    <wp:docPr id="54" name="Text Box 5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6435725" cy="371475"/>
                            </a:xfrm>
                            <a:prstGeom prst="rect">
                              <a:avLst/>
                            </a:prstGeom>
                            <a:solidFill>
                              <a:prstClr val="white"/>
                            </a:solidFill>
                            <a:ln>
                              <a:noFill/>
                            </a:ln>
                            <a:effectLst/>
                          </wps:spPr>
                          <wps:txbx>
                            <w:txbxContent>
                              <w:p w14:paraId="02F66932" w14:textId="5C7D7C97" w:rsidR="005D2647" w:rsidRPr="00131227" w:rsidRDefault="005D2647" w:rsidP="00C550EE">
                                <w:pPr>
                                  <w:pStyle w:val="Caption"/>
                                  <w:rPr>
                                    <w:noProof/>
                                    <w:sz w:val="24"/>
                                  </w:rPr>
                                </w:pPr>
                                <w:bookmarkStart w:id="5" w:name="_Toc416674272"/>
                                <w:r>
                                  <w:t xml:space="preserve">Figure </w:t>
                                </w:r>
                                <w:r w:rsidR="00BB7C93">
                                  <w:fldChar w:fldCharType="begin"/>
                                </w:r>
                                <w:r w:rsidR="00BB7C93">
                                  <w:instrText xml:space="preserve"> SEQ Figure \* ARABIC </w:instrText>
                                </w:r>
                                <w:r w:rsidR="00BB7C93">
                                  <w:fldChar w:fldCharType="separate"/>
                                </w:r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  <w:r w:rsidR="00BB7C93">
                                  <w:rPr>
                                    <w:noProof/>
                                  </w:rPr>
                                  <w:fldChar w:fldCharType="end"/>
                                </w:r>
                              </w:p>
                              <w:p w14:paraId="422E5B5C" w14:textId="77777777" w:rsidR="005D2647" w:rsidRDefault="005D2647"/>
                              <w:p w14:paraId="69C003FC" w14:textId="3C4D4FBE" w:rsidR="005D2647" w:rsidRPr="00131227" w:rsidRDefault="005D2647" w:rsidP="00C550EE">
                                <w:pPr>
                                  <w:pStyle w:val="Caption"/>
                                  <w:rPr>
                                    <w:noProof/>
                                    <w:sz w:val="24"/>
                                  </w:rPr>
                                </w:pPr>
                                <w:r>
                                  <w:t xml:space="preserve">Figure </w:t>
                                </w:r>
                                <w:r w:rsidR="00BB7C93">
                                  <w:fldChar w:fldCharType="begin"/>
                                </w:r>
                                <w:r w:rsidR="00BB7C93">
                                  <w:instrText xml:space="preserve"> SEQ Figure \* ARABIC </w:instrText>
                                </w:r>
                                <w:r w:rsidR="00BB7C93">
                                  <w:fldChar w:fldCharType="separate"/>
                                </w:r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  <w:r w:rsidR="00BB7C93">
                                  <w:rPr>
                                    <w:noProof/>
                                  </w:rPr>
                                  <w:fldChar w:fldCharType="end"/>
                                </w:r>
                                <w:r>
                                  <w:t xml:space="preserve">Nonlinear Iterated function system, Rendered on the GPU </w:t>
                                </w:r>
                                <w:r>
                                  <w:fldChar w:fldCharType="begin" w:fldLock="1"/>
                                </w:r>
                                <w:r w:rsidR="0021150E">
                                  <w:instrText>ADDIN CSL_CITATION { "citationItems" : [ { "id" : "ITEM-1", "itemData" : { "author" : [ { "dropping-particle" : "", "family" : "Lawlor", "given" : "Orion Sky", "non-dropping-particle" : "", "parse-names" : false, "suffix" : "" } ], "container-title" : "University of Alaska Fairbanks", "id" : "ITEM-1", "issued" : { "date-parts" : [ [ "2011" ] ] }, "title" : "GPU Nonlinear IFS Rendering", "type" : "webpage" }, "uris" : [ "http://www.mendeley.com/documents/?uuid=8d3a0ea4-a365-4caa-8374-15cdea9f2b84", "http://www.mendeley.com/documents/?uuid=6dff5c68-81d5-46ac-9390-5877cbb54596" ] } ], "mendeley" : { "formattedCitation" : "[1]", "plainTextFormattedCitation" : "[1]", "previouslyFormattedCitation" : "[2]" }, "properties" : { "noteIndex" : 0 }, "schema" : "https://github.com/citation-style-language/schema/raw/master/csl-citation.json" }</w:instrText>
                                </w:r>
                                <w:r>
                                  <w:fldChar w:fldCharType="separate"/>
                                </w:r>
                                <w:bookmarkEnd w:id="5"/>
                                <w:r w:rsidR="0021150E" w:rsidRPr="0021150E">
                                  <w:rPr>
                                    <w:i w:val="0"/>
                                    <w:noProof/>
                                  </w:rPr>
                                  <w:t>[1]</w:t>
                                </w:r>
                                <w:r>
                                  <w:fldChar w:fldCharType="end"/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 w14:anchorId="3ABFD120" id="Text Box 54" o:spid="_x0000_s1027" type="#_x0000_t202" style="position:absolute;margin-left:-35.4pt;margin-top:447.45pt;width:506.75pt;height:29.25pt;z-index:251676672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" stroked="f">
                    <v:textbox inset="0,0,0,0">
                      <w:txbxContent>
                        <w:p w14:paraId="02F66932" w14:textId="5C7D7C97" w:rsidR="005D2647" w:rsidRPr="00131227" w:rsidRDefault="005D2647" w:rsidP="00C550EE">
                          <w:pPr>
                            <w:pStyle w:val="Caption"/>
                            <w:rPr>
                              <w:noProof/>
                              <w:sz w:val="24"/>
                            </w:rPr>
                          </w:pPr>
                          <w:bookmarkStart w:id="6" w:name="_Toc416674272"/>
                          <w:r>
                            <w:t xml:space="preserve">Figure </w:t>
                          </w:r>
                          <w:r w:rsidR="00BB7C93">
                            <w:fldChar w:fldCharType="begin"/>
                          </w:r>
                          <w:r w:rsidR="00BB7C93">
                            <w:instrText xml:space="preserve"> SEQ Figure \* ARABIC </w:instrText>
                          </w:r>
                          <w:r w:rsidR="00BB7C93">
                            <w:fldChar w:fldCharType="separate"/>
                          </w:r>
                          <w:r>
                            <w:rPr>
                              <w:noProof/>
                            </w:rPr>
                            <w:t>1</w:t>
                          </w:r>
                          <w:r w:rsidR="00BB7C93">
                            <w:rPr>
                              <w:noProof/>
                            </w:rPr>
                            <w:fldChar w:fldCharType="end"/>
                          </w:r>
                        </w:p>
                        <w:p w14:paraId="422E5B5C" w14:textId="77777777" w:rsidR="005D2647" w:rsidRDefault="005D2647"/>
                        <w:p w14:paraId="69C003FC" w14:textId="3C4D4FBE" w:rsidR="005D2647" w:rsidRPr="00131227" w:rsidRDefault="005D2647" w:rsidP="00C550EE">
                          <w:pPr>
                            <w:pStyle w:val="Caption"/>
                            <w:rPr>
                              <w:noProof/>
                              <w:sz w:val="24"/>
                            </w:rPr>
                          </w:pPr>
                          <w:r>
                            <w:t xml:space="preserve">Figure </w:t>
                          </w:r>
                          <w:r w:rsidR="00BB7C93">
                            <w:fldChar w:fldCharType="begin"/>
                          </w:r>
                          <w:r w:rsidR="00BB7C93">
                            <w:instrText xml:space="preserve"> SEQ Figure \* ARABIC </w:instrText>
                          </w:r>
                          <w:r w:rsidR="00BB7C93">
                            <w:fldChar w:fldCharType="separate"/>
                          </w:r>
                          <w:r>
                            <w:rPr>
                              <w:noProof/>
                            </w:rPr>
                            <w:t>2</w:t>
                          </w:r>
                          <w:r w:rsidR="00BB7C93">
                            <w:rPr>
                              <w:noProof/>
                            </w:rPr>
                            <w:fldChar w:fldCharType="end"/>
                          </w:r>
                          <w:r>
                            <w:t xml:space="preserve">Nonlinear Iterated function system, Rendered on the GPU </w:t>
                          </w:r>
                          <w:r>
                            <w:fldChar w:fldCharType="begin" w:fldLock="1"/>
                          </w:r>
                          <w:r w:rsidR="0021150E">
                            <w:instrText>ADDIN CSL_CITATION { "citationItems" : [ { "id" : "ITEM-1", "itemData" : { "author" : [ { "dropping-particle" : "", "family" : "Lawlor", "given" : "Orion Sky", "non-dropping-particle" : "", "parse-names" : false, "suffix" : "" } ], "container-title" : "University of Alaska Fairbanks", "id" : "ITEM-1", "issued" : { "date-parts" : [ [ "2011" ] ] }, "title" : "GPU Nonlinear IFS Rendering", "type" : "webpage" }, "uris" : [ "http://www.mendeley.com/documents/?uuid=8d3a0ea4-a365-4caa-8374-15cdea9f2b84", "http://www.mendeley.com/documents/?uuid=6dff5c68-81d5-46ac-9390-5877cbb54596" ] } ], "mendeley" : { "formattedCitation" : "[1]", "plainTextFormattedCitation" : "[1]", "previouslyFormattedCitation" : "[2]" }, "properties" : { "noteIndex" : 0 }, "schema" : "https://github.com/citation-style-language/schema/raw/master/csl-citation.json" }</w:instrText>
                          </w:r>
                          <w:r>
                            <w:fldChar w:fldCharType="separate"/>
                          </w:r>
                          <w:bookmarkEnd w:id="6"/>
                          <w:r w:rsidR="0021150E" w:rsidRPr="0021150E">
                            <w:rPr>
                              <w:i w:val="0"/>
                              <w:noProof/>
                            </w:rPr>
                            <w:t>[1]</w:t>
                          </w:r>
                          <w:r>
                            <w:fldChar w:fldCharType="end"/>
                          </w:r>
                        </w:p>
                      </w:txbxContent>
                    </v:textbox>
                    <w10:wrap type="square" anchorx="margin"/>
                  </v:shape>
                </w:pict>
              </mc:Fallback>
            </mc:AlternateContent>
          </w:r>
          <w:r w:rsidR="000A3585">
            <w:rPr>
              <w:noProof/>
              <w:lang w:val="en-GB" w:eastAsia="en-GB"/>
            </w:rPr>
            <mc:AlternateContent>
              <mc:Choice Requires="wps">
                <w:drawing>
                  <wp:anchor distT="0" distB="0" distL="114300" distR="114300" simplePos="0" relativeHeight="251650560" behindDoc="0" locked="0" layoutInCell="1" allowOverlap="0" wp14:anchorId="035D90E9" wp14:editId="5A605CB5">
                    <wp:simplePos x="0" y="0"/>
                    <wp:positionH relativeFrom="margin">
                      <wp:posOffset>140970</wp:posOffset>
                    </wp:positionH>
                    <wp:positionV relativeFrom="margin">
                      <wp:posOffset>6606540</wp:posOffset>
                    </wp:positionV>
                    <wp:extent cx="3943350" cy="1507490"/>
                    <wp:effectExtent l="0" t="0" r="13970" b="0"/>
                    <wp:wrapSquare wrapText="bothSides"/>
                    <wp:docPr id="20" name="Text Box 20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3943350" cy="150749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2B68B16" w14:textId="3C327E60" w:rsidR="005D2647" w:rsidRDefault="00BB7C93">
                                <w:pPr>
                                  <w:pStyle w:val="ContactInfo"/>
                                </w:pPr>
                                <w:sdt>
                                  <w:sdtPr>
                                    <w:alias w:val="Name"/>
                                    <w:tag w:val=""/>
                                    <w:id w:val="-1517530903"/>
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5D2647">
                                      <w:rPr>
                                        <w:lang w:val="en-GB"/>
                                      </w:rPr>
                                      <w:t>Simon E Durbridge</w:t>
                                    </w:r>
                                  </w:sdtContent>
                                </w:sdt>
                                <w:r w:rsidR="005D2647">
                                  <w:t> </w:t>
                                </w:r>
                              </w:p>
                              <w:p w14:paraId="238E1E6C" w14:textId="426FC8A6" w:rsidR="005D2647" w:rsidRDefault="005D2647">
                                <w:pPr>
                                  <w:pStyle w:val="ContactInfo"/>
                                </w:pPr>
                                <w:r>
                                  <w:t>100242305</w:t>
                                </w:r>
                              </w:p>
                              <w:p w14:paraId="61812E5A" w14:textId="2A608C07" w:rsidR="005D2647" w:rsidRDefault="005D2647">
                                <w:pPr>
                                  <w:pStyle w:val="ContactInfo"/>
                                </w:pPr>
                                <w:r>
                                  <w:t>Independent Engineering Project</w:t>
                                </w:r>
                                <w:r>
                                  <w:br/>
                                  <w:t>BSc (Hons) </w:t>
                                </w:r>
                                <w:sdt>
                                  <w:sdtPr>
                                    <w:alias w:val="Course Title"/>
                                    <w:tag w:val=""/>
                                    <w:id w:val="1145548506"/>
                                    <w:dataBinding w:prefixMappings="xmlns:ns0='http://purl.org/dc/elements/1.1/' xmlns:ns1='http://schemas.openxmlformats.org/package/2006/metadata/core-properties' " w:xpath="/ns1:coreProperties[1]/ns1:keywords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>
                                      <w:t>Sound, Light &amp; Live Event Technology</w:t>
                                    </w:r>
                                  </w:sdtContent>
                                </w:sdt>
                                <w:r>
                                  <w:t> </w:t>
                                </w:r>
                              </w:p>
                              <w:p w14:paraId="035D90F2" w14:textId="1838F127" w:rsidR="005D2647" w:rsidRDefault="005D2647" w:rsidP="00D1488B">
                                <w:pPr>
                                  <w:pStyle w:val="ContactInfo"/>
                                </w:pPr>
                                <w:r>
                                  <w:t xml:space="preserve">Tutor: Dr Adam Hill </w:t>
                                </w:r>
                                <w:r>
                                  <w:br/>
                                  <w:t>University of Derby</w:t>
                                </w:r>
                                <w:r>
                                  <w:br/>
                                  <w:t> </w:t>
                                </w:r>
                                <w:sdt>
                                  <w:sdtPr>
                                    <w:alias w:val="Date"/>
                                    <w:tag w:val=""/>
                                    <w:id w:val="1205830116"/>
  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  <w:date w:fullDate="2015-04-16T00:00:00Z">
                                      <w:dateFormat w:val="MMMM d, yyyy"/>
                                      <w:lid w:val="en-US"/>
                                      <w:storeMappedDataAs w:val="dateTime"/>
                                      <w:calendar w:val="gregorian"/>
                                    </w:date>
                                  </w:sdtPr>
                                  <w:sdtEndPr/>
                                  <w:sdtContent>
                                    <w:r>
                                      <w:t>April 16, 2015</w:t>
                                    </w:r>
                                  </w:sdtContent>
                                </w:sdt>
                                <w:r w:rsidRPr="00BF1072">
                                  <w:t xml:space="preserve"> </w:t>
                                </w:r>
                                <w:r>
                                  <w:t> 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0" tIns="45720" rIns="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margin">
                      <wp14:pctWidth>95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 w14:anchorId="035D90E9" id="Text Box 20" o:spid="_x0000_s1028" type="#_x0000_t202" style="position:absolute;margin-left:11.1pt;margin-top:520.2pt;width:310.5pt;height:118.7pt;z-index:251650560;visibility:visible;mso-wrap-style:square;mso-width-percent:95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95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" o:allowoverlap="f" filled="f" stroked="f" strokeweight=".5pt">
                    <v:textbox inset="0,,0">
                      <w:txbxContent>
                        <w:p w14:paraId="02B68B16" w14:textId="3C327E60" w:rsidR="005D2647" w:rsidRDefault="00BB7C93">
                          <w:pPr>
                            <w:pStyle w:val="ContactInfo"/>
                          </w:pPr>
                          <w:sdt>
                            <w:sdtPr>
                              <w:alias w:val="Name"/>
                              <w:tag w:val=""/>
                              <w:id w:val="-1517530903"/>
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<w:text/>
                            </w:sdtPr>
                            <w:sdtEndPr/>
                            <w:sdtContent>
                              <w:r w:rsidR="005D2647">
                                <w:rPr>
                                  <w:lang w:val="en-GB"/>
                                </w:rPr>
                                <w:t>Simon E Durbridge</w:t>
                              </w:r>
                            </w:sdtContent>
                          </w:sdt>
                          <w:r w:rsidR="005D2647">
                            <w:t> </w:t>
                          </w:r>
                        </w:p>
                        <w:p w14:paraId="238E1E6C" w14:textId="426FC8A6" w:rsidR="005D2647" w:rsidRDefault="005D2647">
                          <w:pPr>
                            <w:pStyle w:val="ContactInfo"/>
                          </w:pPr>
                          <w:r>
                            <w:t>100242305</w:t>
                          </w:r>
                        </w:p>
                        <w:p w14:paraId="61812E5A" w14:textId="2A608C07" w:rsidR="005D2647" w:rsidRDefault="005D2647">
                          <w:pPr>
                            <w:pStyle w:val="ContactInfo"/>
                          </w:pPr>
                          <w:r>
                            <w:t>Independent Engineering Project</w:t>
                          </w:r>
                          <w:r>
                            <w:br/>
                            <w:t>BSc (Hons) </w:t>
                          </w:r>
                          <w:sdt>
                            <w:sdtPr>
                              <w:alias w:val="Course Title"/>
                              <w:tag w:val=""/>
                              <w:id w:val="1145548506"/>
                              <w:dataBinding w:prefixMappings="xmlns:ns0='http://purl.org/dc/elements/1.1/' xmlns:ns1='http://schemas.openxmlformats.org/package/2006/metadata/core-properties' " w:xpath="/ns1:coreProperties[1]/ns1:keywords[1]" w:storeItemID="{6C3C8BC8-F283-45AE-878A-BAB7291924A1}"/>
                              <w:text/>
                            </w:sdtPr>
                            <w:sdtEndPr/>
                            <w:sdtContent>
                              <w:r>
                                <w:t>Sound, Light &amp; Live Event Technology</w:t>
                              </w:r>
                            </w:sdtContent>
                          </w:sdt>
                          <w:r>
                            <w:t> </w:t>
                          </w:r>
                        </w:p>
                        <w:p w14:paraId="035D90F2" w14:textId="1838F127" w:rsidR="005D2647" w:rsidRDefault="005D2647" w:rsidP="00D1488B">
                          <w:pPr>
                            <w:pStyle w:val="ContactInfo"/>
                          </w:pPr>
                          <w:r>
                            <w:t xml:space="preserve">Tutor: Dr Adam Hill </w:t>
                          </w:r>
                          <w:r>
                            <w:br/>
                            <w:t>University of Derby</w:t>
                          </w:r>
                          <w:r>
                            <w:br/>
                            <w:t> </w:t>
                          </w:r>
                          <w:sdt>
                            <w:sdtPr>
                              <w:alias w:val="Date"/>
                              <w:tag w:val=""/>
                              <w:id w:val="1205830116"/>
                              <w:dataBinding w:prefixMappings="xmlns:ns0='http://schemas.microsoft.com/office/2006/coverPageProps' " w:xpath="/ns0:CoverPageProperties[1]/ns0:PublishDate[1]" w:storeItemID="{55AF091B-3C7A-41E3-B477-F2FDAA23CFDA}"/>
                              <w:date w:fullDate="2015-04-16T00:00:00Z">
                                <w:dateFormat w:val="MMMM d, yyyy"/>
                                <w:lid w:val="en-US"/>
                                <w:storeMappedDataAs w:val="dateTime"/>
                                <w:calendar w:val="gregorian"/>
                              </w:date>
                            </w:sdtPr>
                            <w:sdtEndPr/>
                            <w:sdtContent>
                              <w:r>
                                <w:t>April 16, 2015</w:t>
                              </w:r>
                            </w:sdtContent>
                          </w:sdt>
                          <w:r w:rsidRPr="00BF1072">
                            <w:t xml:space="preserve"> </w:t>
                          </w:r>
                          <w:r>
                            <w:t> </w:t>
                          </w:r>
                        </w:p>
                      </w:txbxContent>
                    </v:textbox>
                    <w10:wrap type="square" anchorx="margin" anchory="margin"/>
                  </v:shape>
                </w:pict>
              </mc:Fallback>
            </mc:AlternateContent>
          </w:r>
          <w:r w:rsidR="00D1488B">
            <w:rPr>
              <w:noProof/>
              <w:lang w:val="en-GB" w:eastAsia="en-GB"/>
            </w:rPr>
            <w:drawing>
              <wp:anchor distT="0" distB="0" distL="114300" distR="114300" simplePos="0" relativeHeight="251648512" behindDoc="1" locked="0" layoutInCell="1" allowOverlap="0" wp14:anchorId="035D90E5" wp14:editId="25B5C097">
                <wp:simplePos x="0" y="0"/>
                <wp:positionH relativeFrom="margin">
                  <wp:align>center</wp:align>
                </wp:positionH>
                <wp:positionV relativeFrom="margin">
                  <wp:posOffset>2368550</wp:posOffset>
                </wp:positionV>
                <wp:extent cx="6435725" cy="3620135"/>
                <wp:effectExtent l="266700" t="285750" r="307975" b="285115"/>
                <wp:wrapSquare wrapText="bothSides"/>
                <wp:docPr id="22" name="Picture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/>
                        <pic:cNvPicPr preferRelativeResize="0">
                          <a:picLocks noChangeAspect="1" noChangeArrowheads="1"/>
                        </pic:cNvPicPr>
                      </pic:nvPicPr>
                      <pic:blipFill>
                        <a:blip r:embed="rId10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435725" cy="3620135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shade val="85000"/>
                          </a:srgbClr>
                        </a:solidFill>
                        <a:ln w="254000" cap="rnd">
                          <a:solidFill>
                            <a:srgbClr val="FFFFFF"/>
                          </a:solidFill>
                        </a:ln>
                        <a:effectLst>
                          <a:outerShdw blurRad="152400" algn="tl" rotWithShape="0">
                            <a:srgbClr val="000000">
                              <a:alpha val="25000"/>
                            </a:srgbClr>
                          </a:outerShdw>
                        </a:effectLst>
                        <a:scene3d>
                          <a:camera prst="orthographicFront"/>
                          <a:lightRig rig="twoPt" dir="t">
                            <a:rot lat="0" lon="0" rev="7800000"/>
                          </a:lightRig>
                        </a:scene3d>
                        <a:sp3d contourW="6350">
                          <a:bevelT w="6350" h="6350"/>
                          <a:contourClr>
                            <a:srgbClr val="C0C0C0"/>
                          </a:contourClr>
                        </a:sp3d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</w:sdtContent>
    </w:sdt>
    <w:bookmarkEnd w:id="0" w:displacedByCustomXml="next"/>
    <w:bookmarkEnd w:id="1" w:displacedByCustomXml="next"/>
    <w:bookmarkEnd w:id="2" w:displacedByCustomXml="next"/>
    <w:bookmarkEnd w:id="3" w:displacedByCustomXml="next"/>
    <w:bookmarkEnd w:id="4" w:displacedByCustomXml="next"/>
    <w:sdt>
      <w:sdtPr>
        <w:rPr>
          <w:rFonts w:asciiTheme="minorHAnsi" w:eastAsiaTheme="minorHAnsi" w:hAnsiTheme="minorHAnsi" w:cstheme="minorBidi"/>
          <w:color w:val="595959" w:themeColor="text1" w:themeTint="A6"/>
          <w:sz w:val="24"/>
        </w:rPr>
        <w:id w:val="1434020408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bookmarkStart w:id="7" w:name="_GoBack" w:displacedByCustomXml="prev"/>
        <w:bookmarkEnd w:id="7" w:displacedByCustomXml="prev"/>
        <w:p w14:paraId="05D39B42" w14:textId="77777777" w:rsidR="00CC6790" w:rsidRDefault="00CC6790">
          <w:pPr>
            <w:pStyle w:val="TOCHeading"/>
            <w:rPr>
              <w:rFonts w:asciiTheme="minorHAnsi" w:eastAsiaTheme="minorHAnsi" w:hAnsiTheme="minorHAnsi" w:cstheme="minorBidi"/>
              <w:color w:val="595959" w:themeColor="text1" w:themeTint="A6"/>
              <w:sz w:val="24"/>
            </w:rPr>
          </w:pPr>
        </w:p>
        <w:p w14:paraId="3EFA5A2F" w14:textId="77777777" w:rsidR="00CC6790" w:rsidRDefault="00CC6790">
          <w:pPr>
            <w:jc w:val="left"/>
          </w:pPr>
          <w:r>
            <w:br w:type="page"/>
          </w:r>
        </w:p>
        <w:p w14:paraId="4099242F" w14:textId="21F7EAE0" w:rsidR="003F3A54" w:rsidRDefault="003F3A54">
          <w:pPr>
            <w:pStyle w:val="TOCHeading"/>
          </w:pPr>
          <w:r>
            <w:lastRenderedPageBreak/>
            <w:t>Table of Contents</w:t>
          </w:r>
        </w:p>
        <w:p w14:paraId="294AB5D1" w14:textId="4C2ACE7D" w:rsidR="00CC6790" w:rsidRDefault="003F3A54">
          <w:pPr>
            <w:pStyle w:val="TOC1"/>
            <w:tabs>
              <w:tab w:val="right" w:leader="dot" w:pos="8714"/>
            </w:tabs>
            <w:rPr>
              <w:rFonts w:eastAsiaTheme="minorEastAsia"/>
              <w:noProof/>
              <w:color w:val="auto"/>
              <w:sz w:val="22"/>
              <w:szCs w:val="22"/>
              <w:lang w:val="en-GB"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82101617" w:history="1">
            <w:r w:rsidR="00CC6790" w:rsidRPr="003D571B">
              <w:rPr>
                <w:rStyle w:val="Hyperlink"/>
                <w:noProof/>
              </w:rPr>
              <w:t>Table of Figures</w:t>
            </w:r>
            <w:r w:rsidR="00CC6790">
              <w:rPr>
                <w:noProof/>
                <w:webHidden/>
              </w:rPr>
              <w:tab/>
            </w:r>
            <w:r w:rsidR="00CC6790">
              <w:rPr>
                <w:noProof/>
                <w:webHidden/>
              </w:rPr>
              <w:fldChar w:fldCharType="begin"/>
            </w:r>
            <w:r w:rsidR="00CC6790">
              <w:rPr>
                <w:noProof/>
                <w:webHidden/>
              </w:rPr>
              <w:instrText xml:space="preserve"> PAGEREF _Toc482101617 \h </w:instrText>
            </w:r>
            <w:r w:rsidR="00CC6790">
              <w:rPr>
                <w:noProof/>
                <w:webHidden/>
              </w:rPr>
            </w:r>
            <w:r w:rsidR="00CC6790">
              <w:rPr>
                <w:noProof/>
                <w:webHidden/>
              </w:rPr>
              <w:fldChar w:fldCharType="separate"/>
            </w:r>
            <w:r w:rsidR="00CC6790">
              <w:rPr>
                <w:noProof/>
                <w:webHidden/>
              </w:rPr>
              <w:t>1</w:t>
            </w:r>
            <w:r w:rsidR="00CC6790">
              <w:rPr>
                <w:noProof/>
                <w:webHidden/>
              </w:rPr>
              <w:fldChar w:fldCharType="end"/>
            </w:r>
          </w:hyperlink>
        </w:p>
        <w:p w14:paraId="322DE187" w14:textId="1520C368" w:rsidR="00CC6790" w:rsidRDefault="00CC6790">
          <w:pPr>
            <w:pStyle w:val="TOC1"/>
            <w:tabs>
              <w:tab w:val="right" w:leader="dot" w:pos="8714"/>
            </w:tabs>
            <w:rPr>
              <w:rFonts w:eastAsiaTheme="minorEastAsia"/>
              <w:noProof/>
              <w:color w:val="auto"/>
              <w:sz w:val="22"/>
              <w:szCs w:val="22"/>
              <w:lang w:val="en-GB" w:eastAsia="en-GB"/>
            </w:rPr>
          </w:pPr>
          <w:hyperlink w:anchor="_Toc482101618" w:history="1">
            <w:r w:rsidRPr="003D571B">
              <w:rPr>
                <w:rStyle w:val="Hyperlink"/>
                <w:noProof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21016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31C047" w14:textId="3D214C3E" w:rsidR="00CC6790" w:rsidRDefault="00CC6790">
          <w:pPr>
            <w:pStyle w:val="TOC1"/>
            <w:tabs>
              <w:tab w:val="right" w:leader="dot" w:pos="8714"/>
            </w:tabs>
            <w:rPr>
              <w:rFonts w:eastAsiaTheme="minorEastAsia"/>
              <w:noProof/>
              <w:color w:val="auto"/>
              <w:sz w:val="22"/>
              <w:szCs w:val="22"/>
              <w:lang w:val="en-GB" w:eastAsia="en-GB"/>
            </w:rPr>
          </w:pPr>
          <w:hyperlink w:anchor="_Toc482101619" w:history="1">
            <w:r w:rsidRPr="003D571B">
              <w:rPr>
                <w:rStyle w:val="Hyperlink"/>
                <w:noProof/>
              </w:rPr>
              <w:t>1 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21016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0DF76A" w14:textId="4B1CC1FC" w:rsidR="00FB6536" w:rsidRDefault="003F3A54" w:rsidP="00FB6536">
          <w:r>
            <w:rPr>
              <w:b/>
              <w:bCs/>
              <w:noProof/>
            </w:rPr>
            <w:fldChar w:fldCharType="end"/>
          </w:r>
        </w:p>
      </w:sdtContent>
    </w:sdt>
    <w:p w14:paraId="6E97ABB1" w14:textId="4BA298EA" w:rsidR="00827EB9" w:rsidRDefault="00827EB9" w:rsidP="00827EB9">
      <w:pPr>
        <w:pStyle w:val="Heading1"/>
      </w:pPr>
      <w:bookmarkStart w:id="8" w:name="_Toc482101617"/>
      <w:r>
        <w:t>Table of Figures</w:t>
      </w:r>
      <w:bookmarkEnd w:id="8"/>
    </w:p>
    <w:p w14:paraId="3A718451" w14:textId="77777777" w:rsidR="00200232" w:rsidRDefault="00FB6536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416674272" w:history="1">
        <w:r w:rsidR="00200232" w:rsidRPr="00674F8A">
          <w:rPr>
            <w:rStyle w:val="Hyperlink"/>
            <w:noProof/>
          </w:rPr>
          <w:t>Figure 1Nonlinear Iterated function system, Rendered on the GPU [59]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72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0</w:t>
        </w:r>
        <w:r w:rsidR="00200232">
          <w:rPr>
            <w:noProof/>
            <w:webHidden/>
          </w:rPr>
          <w:fldChar w:fldCharType="end"/>
        </w:r>
      </w:hyperlink>
    </w:p>
    <w:p w14:paraId="2FEDDB50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73" w:history="1">
        <w:r w:rsidR="00200232" w:rsidRPr="00674F8A">
          <w:rPr>
            <w:rStyle w:val="Hyperlink"/>
            <w:noProof/>
          </w:rPr>
          <w:t>Figure 2 A ‘loudness wars’ waveform Comparison[7]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73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6</w:t>
        </w:r>
        <w:r w:rsidR="00200232">
          <w:rPr>
            <w:noProof/>
            <w:webHidden/>
          </w:rPr>
          <w:fldChar w:fldCharType="end"/>
        </w:r>
      </w:hyperlink>
    </w:p>
    <w:p w14:paraId="53035544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74" w:history="1">
        <w:r w:rsidR="00200232" w:rsidRPr="00674F8A">
          <w:rPr>
            <w:rStyle w:val="Hyperlink"/>
            <w:noProof/>
          </w:rPr>
          <w:t>Figure 3Equal Loudness Contours Derived by Robinson &amp; Dadson [13]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74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7</w:t>
        </w:r>
        <w:r w:rsidR="00200232">
          <w:rPr>
            <w:noProof/>
            <w:webHidden/>
          </w:rPr>
          <w:fldChar w:fldCharType="end"/>
        </w:r>
      </w:hyperlink>
    </w:p>
    <w:p w14:paraId="41EAFD4D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75" w:history="1">
        <w:r w:rsidR="00200232" w:rsidRPr="00674F8A">
          <w:rPr>
            <w:rStyle w:val="Hyperlink"/>
            <w:noProof/>
          </w:rPr>
          <w:t>Figure 4Phon Sone Conversion  Graph [13]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75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8</w:t>
        </w:r>
        <w:r w:rsidR="00200232">
          <w:rPr>
            <w:noProof/>
            <w:webHidden/>
          </w:rPr>
          <w:fldChar w:fldCharType="end"/>
        </w:r>
      </w:hyperlink>
    </w:p>
    <w:p w14:paraId="6F044684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76" w:history="1">
        <w:r w:rsidR="00200232" w:rsidRPr="00674F8A">
          <w:rPr>
            <w:rStyle w:val="Hyperlink"/>
            <w:noProof/>
          </w:rPr>
          <w:t>Figure 5Middle Ear Diagram displaying the range of energy transfer ratios [13]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76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9</w:t>
        </w:r>
        <w:r w:rsidR="00200232">
          <w:rPr>
            <w:noProof/>
            <w:webHidden/>
          </w:rPr>
          <w:fldChar w:fldCharType="end"/>
        </w:r>
      </w:hyperlink>
    </w:p>
    <w:p w14:paraId="1212241A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77" w:history="1">
        <w:r w:rsidR="00200232" w:rsidRPr="00674F8A">
          <w:rPr>
            <w:rStyle w:val="Hyperlink"/>
            <w:noProof/>
          </w:rPr>
          <w:t>Figure 6 Masking curves for lower harmonic intervals[9]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77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14</w:t>
        </w:r>
        <w:r w:rsidR="00200232">
          <w:rPr>
            <w:noProof/>
            <w:webHidden/>
          </w:rPr>
          <w:fldChar w:fldCharType="end"/>
        </w:r>
      </w:hyperlink>
    </w:p>
    <w:p w14:paraId="5CFFAD85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78" w:history="1">
        <w:r w:rsidR="00200232" w:rsidRPr="00674F8A">
          <w:rPr>
            <w:rStyle w:val="Hyperlink"/>
            <w:noProof/>
          </w:rPr>
          <w:t>Figure 7 The basic equations for THD calculation [60]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78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15</w:t>
        </w:r>
        <w:r w:rsidR="00200232">
          <w:rPr>
            <w:noProof/>
            <w:webHidden/>
          </w:rPr>
          <w:fldChar w:fldCharType="end"/>
        </w:r>
      </w:hyperlink>
    </w:p>
    <w:p w14:paraId="57B0AA5F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79" w:history="1">
        <w:r w:rsidR="00200232" w:rsidRPr="00674F8A">
          <w:rPr>
            <w:rStyle w:val="Hyperlink"/>
            <w:noProof/>
          </w:rPr>
          <w:t>Figure 8THD of a Normalized Sigmoid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79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15</w:t>
        </w:r>
        <w:r w:rsidR="00200232">
          <w:rPr>
            <w:noProof/>
            <w:webHidden/>
          </w:rPr>
          <w:fldChar w:fldCharType="end"/>
        </w:r>
      </w:hyperlink>
    </w:p>
    <w:p w14:paraId="2F84DD4C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80" w:history="1">
        <w:r w:rsidR="00200232" w:rsidRPr="00674F8A">
          <w:rPr>
            <w:rStyle w:val="Hyperlink"/>
            <w:noProof/>
          </w:rPr>
          <w:t>Figure 9 1 kHz tone, THD of 12% for a nonlinear polynomial with a J coefficient of 0.7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80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b/>
            <w:bCs/>
            <w:noProof/>
            <w:webHidden/>
          </w:rPr>
          <w:t>Error! Bookmark not defined.</w:t>
        </w:r>
        <w:r w:rsidR="00200232">
          <w:rPr>
            <w:noProof/>
            <w:webHidden/>
          </w:rPr>
          <w:fldChar w:fldCharType="end"/>
        </w:r>
      </w:hyperlink>
    </w:p>
    <w:p w14:paraId="172A7DD6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81" w:history="1">
        <w:r w:rsidR="00200232" w:rsidRPr="00674F8A">
          <w:rPr>
            <w:rStyle w:val="Hyperlink"/>
            <w:noProof/>
          </w:rPr>
          <w:t>Figure 10 IMD caused by an arc-tangent square root polynomial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81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17</w:t>
        </w:r>
        <w:r w:rsidR="00200232">
          <w:rPr>
            <w:noProof/>
            <w:webHidden/>
          </w:rPr>
          <w:fldChar w:fldCharType="end"/>
        </w:r>
      </w:hyperlink>
    </w:p>
    <w:p w14:paraId="542A2A52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82" w:history="1">
        <w:r w:rsidR="00200232" w:rsidRPr="00674F8A">
          <w:rPr>
            <w:rStyle w:val="Hyperlink"/>
            <w:noProof/>
          </w:rPr>
          <w:t>Figure 11 Rnonlin Flow Diagram [20]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82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18</w:t>
        </w:r>
        <w:r w:rsidR="00200232">
          <w:rPr>
            <w:noProof/>
            <w:webHidden/>
          </w:rPr>
          <w:fldChar w:fldCharType="end"/>
        </w:r>
      </w:hyperlink>
    </w:p>
    <w:p w14:paraId="70A672BD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83" w:history="1">
        <w:r w:rsidR="00200232" w:rsidRPr="00674F8A">
          <w:rPr>
            <w:rStyle w:val="Hyperlink"/>
            <w:noProof/>
          </w:rPr>
          <w:t>Figure 12In/Out response curve for a normalized Sigmoid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83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21</w:t>
        </w:r>
        <w:r w:rsidR="00200232">
          <w:rPr>
            <w:noProof/>
            <w:webHidden/>
          </w:rPr>
          <w:fldChar w:fldCharType="end"/>
        </w:r>
      </w:hyperlink>
    </w:p>
    <w:p w14:paraId="3C8CAC87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84" w:history="1">
        <w:r w:rsidR="00200232" w:rsidRPr="00674F8A">
          <w:rPr>
            <w:rStyle w:val="Hyperlink"/>
            <w:noProof/>
          </w:rPr>
          <w:t>Figure 13 Original version of track 5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84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22</w:t>
        </w:r>
        <w:r w:rsidR="00200232">
          <w:rPr>
            <w:noProof/>
            <w:webHidden/>
          </w:rPr>
          <w:fldChar w:fldCharType="end"/>
        </w:r>
      </w:hyperlink>
    </w:p>
    <w:p w14:paraId="7BC39839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85" w:history="1">
        <w:r w:rsidR="00200232" w:rsidRPr="00674F8A">
          <w:rPr>
            <w:rStyle w:val="Hyperlink"/>
            <w:noProof/>
          </w:rPr>
          <w:t>Figure 14Distorted version of track 5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85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22</w:t>
        </w:r>
        <w:r w:rsidR="00200232">
          <w:rPr>
            <w:noProof/>
            <w:webHidden/>
          </w:rPr>
          <w:fldChar w:fldCharType="end"/>
        </w:r>
      </w:hyperlink>
    </w:p>
    <w:p w14:paraId="19B3B31A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86" w:history="1">
        <w:r w:rsidR="00200232" w:rsidRPr="00674F8A">
          <w:rPr>
            <w:rStyle w:val="Hyperlink"/>
            <w:noProof/>
          </w:rPr>
          <w:t>Figure 15Listening Test User Interface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86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23</w:t>
        </w:r>
        <w:r w:rsidR="00200232">
          <w:rPr>
            <w:noProof/>
            <w:webHidden/>
          </w:rPr>
          <w:fldChar w:fldCharType="end"/>
        </w:r>
      </w:hyperlink>
    </w:p>
    <w:p w14:paraId="1DEAB19B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87" w:history="1">
        <w:r w:rsidR="00200232" w:rsidRPr="00674F8A">
          <w:rPr>
            <w:rStyle w:val="Hyperlink"/>
            <w:noProof/>
          </w:rPr>
          <w:t>Figure 16Headphone Frequency Response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87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24</w:t>
        </w:r>
        <w:r w:rsidR="00200232">
          <w:rPr>
            <w:noProof/>
            <w:webHidden/>
          </w:rPr>
          <w:fldChar w:fldCharType="end"/>
        </w:r>
      </w:hyperlink>
    </w:p>
    <w:p w14:paraId="4FAC53E2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88" w:history="1">
        <w:r w:rsidR="00200232" w:rsidRPr="00674F8A">
          <w:rPr>
            <w:rStyle w:val="Hyperlink"/>
            <w:noProof/>
          </w:rPr>
          <w:t>Figure 17Loudspeaker System Frequency Response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88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24</w:t>
        </w:r>
        <w:r w:rsidR="00200232">
          <w:rPr>
            <w:noProof/>
            <w:webHidden/>
          </w:rPr>
          <w:fldChar w:fldCharType="end"/>
        </w:r>
      </w:hyperlink>
    </w:p>
    <w:p w14:paraId="211AF75F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89" w:history="1">
        <w:r w:rsidR="00200232" w:rsidRPr="00674F8A">
          <w:rPr>
            <w:rStyle w:val="Hyperlink"/>
            <w:noProof/>
          </w:rPr>
          <w:t>Figure 18Boxplot of Headphone listening test raw data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89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26</w:t>
        </w:r>
        <w:r w:rsidR="00200232">
          <w:rPr>
            <w:noProof/>
            <w:webHidden/>
          </w:rPr>
          <w:fldChar w:fldCharType="end"/>
        </w:r>
      </w:hyperlink>
    </w:p>
    <w:p w14:paraId="2290AB11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90" w:history="1">
        <w:r w:rsidR="00200232" w:rsidRPr="00674F8A">
          <w:rPr>
            <w:rStyle w:val="Hyperlink"/>
            <w:noProof/>
          </w:rPr>
          <w:t>Figure 19Boxplot of loudspeaker system based listening test raw data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90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26</w:t>
        </w:r>
        <w:r w:rsidR="00200232">
          <w:rPr>
            <w:noProof/>
            <w:webHidden/>
          </w:rPr>
          <w:fldChar w:fldCharType="end"/>
        </w:r>
      </w:hyperlink>
    </w:p>
    <w:p w14:paraId="22FF5D74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91" w:history="1">
        <w:r w:rsidR="00200232" w:rsidRPr="00674F8A">
          <w:rPr>
            <w:rStyle w:val="Hyperlink"/>
            <w:noProof/>
          </w:rPr>
          <w:t>Figure 20Comparative LUFS levels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91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29</w:t>
        </w:r>
        <w:r w:rsidR="00200232">
          <w:rPr>
            <w:noProof/>
            <w:webHidden/>
          </w:rPr>
          <w:fldChar w:fldCharType="end"/>
        </w:r>
      </w:hyperlink>
    </w:p>
    <w:p w14:paraId="39B10069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92" w:history="1">
        <w:r w:rsidR="00200232" w:rsidRPr="00674F8A">
          <w:rPr>
            <w:rStyle w:val="Hyperlink"/>
            <w:noProof/>
          </w:rPr>
          <w:t>Figure 21 K Filter stage 1 magnitude and phase response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92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43</w:t>
        </w:r>
        <w:r w:rsidR="00200232">
          <w:rPr>
            <w:noProof/>
            <w:webHidden/>
          </w:rPr>
          <w:fldChar w:fldCharType="end"/>
        </w:r>
      </w:hyperlink>
    </w:p>
    <w:p w14:paraId="56698ABE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93" w:history="1">
        <w:r w:rsidR="00200232" w:rsidRPr="00674F8A">
          <w:rPr>
            <w:rStyle w:val="Hyperlink"/>
            <w:noProof/>
          </w:rPr>
          <w:t>Figure 22 K Filter stage 1 group delay characteristics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93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43</w:t>
        </w:r>
        <w:r w:rsidR="00200232">
          <w:rPr>
            <w:noProof/>
            <w:webHidden/>
          </w:rPr>
          <w:fldChar w:fldCharType="end"/>
        </w:r>
      </w:hyperlink>
    </w:p>
    <w:p w14:paraId="29FC899F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94" w:history="1">
        <w:r w:rsidR="00200232" w:rsidRPr="00674F8A">
          <w:rPr>
            <w:rStyle w:val="Hyperlink"/>
            <w:noProof/>
          </w:rPr>
          <w:t>Figure 23 K Filter stage 1 group delay characteristics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94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44</w:t>
        </w:r>
        <w:r w:rsidR="00200232">
          <w:rPr>
            <w:noProof/>
            <w:webHidden/>
          </w:rPr>
          <w:fldChar w:fldCharType="end"/>
        </w:r>
      </w:hyperlink>
    </w:p>
    <w:p w14:paraId="58385022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95" w:history="1">
        <w:r w:rsidR="00200232" w:rsidRPr="00674F8A">
          <w:rPr>
            <w:rStyle w:val="Hyperlink"/>
            <w:noProof/>
          </w:rPr>
          <w:t>Figure 24Outer Middle Ear Filter Response for Rnonlin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95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45</w:t>
        </w:r>
        <w:r w:rsidR="00200232">
          <w:rPr>
            <w:noProof/>
            <w:webHidden/>
          </w:rPr>
          <w:fldChar w:fldCharType="end"/>
        </w:r>
      </w:hyperlink>
    </w:p>
    <w:p w14:paraId="03670B1C" w14:textId="77777777" w:rsidR="00200232" w:rsidRDefault="00BB7C93">
      <w:pPr>
        <w:pStyle w:val="TableofFigures"/>
        <w:tabs>
          <w:tab w:val="right" w:leader="dot" w:pos="8714"/>
        </w:tabs>
        <w:rPr>
          <w:rFonts w:eastAsiaTheme="minorEastAsia"/>
          <w:noProof/>
          <w:color w:val="auto"/>
          <w:sz w:val="22"/>
          <w:szCs w:val="22"/>
          <w:lang w:val="en-GB" w:eastAsia="en-GB"/>
        </w:rPr>
      </w:pPr>
      <w:hyperlink w:anchor="_Toc416674296" w:history="1">
        <w:r w:rsidR="00200232" w:rsidRPr="00674F8A">
          <w:rPr>
            <w:rStyle w:val="Hyperlink"/>
            <w:noProof/>
          </w:rPr>
          <w:t>Figure 25Gammatone Filter Bank for Rnonlin [37]</w:t>
        </w:r>
        <w:r w:rsidR="00200232">
          <w:rPr>
            <w:noProof/>
            <w:webHidden/>
          </w:rPr>
          <w:tab/>
        </w:r>
        <w:r w:rsidR="00200232">
          <w:rPr>
            <w:noProof/>
            <w:webHidden/>
          </w:rPr>
          <w:fldChar w:fldCharType="begin"/>
        </w:r>
        <w:r w:rsidR="00200232">
          <w:rPr>
            <w:noProof/>
            <w:webHidden/>
          </w:rPr>
          <w:instrText xml:space="preserve"> PAGEREF _Toc416674296 \h </w:instrText>
        </w:r>
        <w:r w:rsidR="00200232">
          <w:rPr>
            <w:noProof/>
            <w:webHidden/>
          </w:rPr>
        </w:r>
        <w:r w:rsidR="00200232">
          <w:rPr>
            <w:noProof/>
            <w:webHidden/>
          </w:rPr>
          <w:fldChar w:fldCharType="separate"/>
        </w:r>
        <w:r w:rsidR="00831795">
          <w:rPr>
            <w:noProof/>
            <w:webHidden/>
          </w:rPr>
          <w:t>45</w:t>
        </w:r>
        <w:r w:rsidR="00200232">
          <w:rPr>
            <w:noProof/>
            <w:webHidden/>
          </w:rPr>
          <w:fldChar w:fldCharType="end"/>
        </w:r>
      </w:hyperlink>
    </w:p>
    <w:p w14:paraId="62510FD6" w14:textId="478BDAD2" w:rsidR="00CC6790" w:rsidRDefault="00FB6536" w:rsidP="004B2062">
      <w:r>
        <w:fldChar w:fldCharType="end"/>
      </w:r>
    </w:p>
    <w:p w14:paraId="5B567B83" w14:textId="77777777" w:rsidR="00CC6790" w:rsidRDefault="00CC6790">
      <w:pPr>
        <w:jc w:val="left"/>
      </w:pPr>
      <w:r>
        <w:br w:type="page"/>
      </w:r>
    </w:p>
    <w:p w14:paraId="035D9092" w14:textId="4595A111" w:rsidR="006216B1" w:rsidRDefault="00BB7C93" w:rsidP="009324B4">
      <w:pPr>
        <w:pStyle w:val="Title"/>
      </w:pPr>
      <w:sdt>
        <w:sdtPr>
          <w:alias w:val="Title"/>
          <w:tag w:val=""/>
          <w:id w:val="591827840"/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:text/>
        </w:sdtPr>
        <w:sdtEndPr/>
        <w:sdtContent>
          <w:r w:rsidR="007637FE">
            <w:rPr>
              <w:lang w:val="en-GB"/>
            </w:rPr>
            <w:t>Does distortion have an effect on perceived loudness?</w:t>
          </w:r>
        </w:sdtContent>
      </w:sdt>
    </w:p>
    <w:p w14:paraId="035D9093" w14:textId="3AB1B941" w:rsidR="006216B1" w:rsidRDefault="00BB7C93" w:rsidP="006216B1">
      <w:pPr>
        <w:pStyle w:val="Subtitle"/>
      </w:pPr>
      <w:sdt>
        <w:sdtPr>
          <w:alias w:val="Subtitle"/>
          <w:tag w:val=""/>
          <w:id w:val="290338053"/>
          <w:showingPlcHdr/>
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<w:text/>
        </w:sdtPr>
        <w:sdtEndPr/>
        <w:sdtContent>
          <w:r w:rsidR="00CC6790">
            <w:t xml:space="preserve">     </w:t>
          </w:r>
        </w:sdtContent>
      </w:sdt>
    </w:p>
    <w:p w14:paraId="035D9094" w14:textId="77777777" w:rsidR="006216B1" w:rsidRDefault="006216B1" w:rsidP="006216B1">
      <w:pPr>
        <w:pStyle w:val="Heading1"/>
      </w:pPr>
      <w:bookmarkStart w:id="9" w:name="_Toc482101618"/>
      <w:r>
        <w:t>Abstract</w:t>
      </w:r>
      <w:bookmarkEnd w:id="9"/>
    </w:p>
    <w:p w14:paraId="4DF54AC0" w14:textId="25BD3B60" w:rsidR="00474145" w:rsidRDefault="00615E75" w:rsidP="00CC6790">
      <w:pPr>
        <w:pStyle w:val="Caption"/>
        <w:rPr>
          <w:rFonts w:asciiTheme="majorHAnsi" w:eastAsiaTheme="majorEastAsia" w:hAnsiTheme="majorHAnsi" w:cstheme="majorBidi"/>
          <w:color w:val="00A0B8" w:themeColor="accent1"/>
          <w:sz w:val="30"/>
        </w:rPr>
      </w:pPr>
      <w:r>
        <w:tab/>
      </w:r>
    </w:p>
    <w:p w14:paraId="003389D5" w14:textId="77777777" w:rsidR="00CC6790" w:rsidRDefault="00CC6790">
      <w:pPr>
        <w:jc w:val="left"/>
        <w:rPr>
          <w:rFonts w:asciiTheme="majorHAnsi" w:eastAsiaTheme="majorEastAsia" w:hAnsiTheme="majorHAnsi" w:cstheme="majorBidi"/>
          <w:color w:val="00A0B8" w:themeColor="accent1"/>
          <w:sz w:val="30"/>
        </w:rPr>
      </w:pPr>
      <w:bookmarkStart w:id="10" w:name="_Toc482101619"/>
      <w:r>
        <w:br w:type="page"/>
      </w:r>
    </w:p>
    <w:p w14:paraId="035D9096" w14:textId="032B0AD5" w:rsidR="006216B1" w:rsidRDefault="006216B1" w:rsidP="006216B1">
      <w:pPr>
        <w:pStyle w:val="Heading1"/>
      </w:pPr>
      <w:r>
        <w:lastRenderedPageBreak/>
        <w:t>Introduction</w:t>
      </w:r>
      <w:bookmarkEnd w:id="10"/>
    </w:p>
    <w:p w14:paraId="605A82B6" w14:textId="4978DA1F" w:rsidR="00F35E53" w:rsidRDefault="00F35E53" w:rsidP="005D25ED">
      <w:pPr>
        <w:ind w:firstLine="720"/>
      </w:pPr>
    </w:p>
    <w:p w14:paraId="0761BAA5" w14:textId="77777777" w:rsidR="0021150E" w:rsidRDefault="0021150E">
      <w:pPr>
        <w:jc w:val="left"/>
        <w:rPr>
          <w:rFonts w:asciiTheme="majorHAnsi" w:eastAsiaTheme="majorEastAsia" w:hAnsiTheme="majorHAnsi" w:cstheme="majorBidi"/>
          <w:color w:val="00A0B8" w:themeColor="accent1"/>
          <w:sz w:val="30"/>
        </w:rPr>
      </w:pPr>
      <w:r>
        <w:br w:type="page"/>
      </w:r>
    </w:p>
    <w:p w14:paraId="3C54B2F9" w14:textId="3EEC395F" w:rsidR="00CC6790" w:rsidRDefault="00CC6790" w:rsidP="00CC6790">
      <w:pPr>
        <w:pStyle w:val="Heading1"/>
      </w:pPr>
      <w:r>
        <w:lastRenderedPageBreak/>
        <w:t>Wave Equation and Acoustic Properties</w:t>
      </w:r>
    </w:p>
    <w:p w14:paraId="7DE133B1" w14:textId="7C876A52" w:rsidR="00CC6790" w:rsidRDefault="00CC6790" w:rsidP="00CC6790"/>
    <w:p w14:paraId="414ADA4B" w14:textId="77777777" w:rsidR="0021150E" w:rsidRDefault="0021150E">
      <w:pPr>
        <w:jc w:val="left"/>
        <w:rPr>
          <w:rFonts w:asciiTheme="majorHAnsi" w:eastAsiaTheme="majorEastAsia" w:hAnsiTheme="majorHAnsi" w:cstheme="majorBidi"/>
          <w:color w:val="00A0B8" w:themeColor="accent1"/>
          <w:sz w:val="30"/>
        </w:rPr>
      </w:pPr>
      <w:r>
        <w:br w:type="page"/>
      </w:r>
    </w:p>
    <w:p w14:paraId="7206CA1E" w14:textId="6A89BDFF" w:rsidR="00CC6790" w:rsidRDefault="00CC6790" w:rsidP="00CC6790">
      <w:pPr>
        <w:pStyle w:val="Heading1"/>
      </w:pPr>
      <w:r>
        <w:lastRenderedPageBreak/>
        <w:t>Finite Difference Time Domain Method</w:t>
      </w:r>
    </w:p>
    <w:p w14:paraId="0430F44D" w14:textId="7ECA10A4" w:rsidR="00CC6790" w:rsidRPr="00CC6790" w:rsidRDefault="00CC6790" w:rsidP="00CC6790">
      <w:pPr>
        <w:pStyle w:val="Heading2"/>
      </w:pPr>
      <w:r>
        <w:t>Sparse FDTD</w:t>
      </w:r>
    </w:p>
    <w:p w14:paraId="76D9EBF3" w14:textId="4A69BC63" w:rsidR="00CC6790" w:rsidRDefault="00CC6790" w:rsidP="00CC6790"/>
    <w:p w14:paraId="512883B3" w14:textId="77777777" w:rsidR="0021150E" w:rsidRDefault="0021150E">
      <w:pPr>
        <w:jc w:val="left"/>
        <w:rPr>
          <w:rFonts w:asciiTheme="majorHAnsi" w:eastAsiaTheme="majorEastAsia" w:hAnsiTheme="majorHAnsi" w:cstheme="majorBidi"/>
          <w:color w:val="00A0B8" w:themeColor="accent1"/>
          <w:sz w:val="30"/>
        </w:rPr>
      </w:pPr>
      <w:r>
        <w:br w:type="page"/>
      </w:r>
    </w:p>
    <w:p w14:paraId="556D0D90" w14:textId="75657AE4" w:rsidR="00CC6790" w:rsidRDefault="00CC6790" w:rsidP="00CC6790">
      <w:pPr>
        <w:pStyle w:val="Heading1"/>
      </w:pPr>
      <w:r>
        <w:lastRenderedPageBreak/>
        <w:t>Pseudospectral Time Domain Method</w:t>
      </w:r>
    </w:p>
    <w:p w14:paraId="04D75681" w14:textId="47AAE3D4" w:rsidR="00CC6790" w:rsidRDefault="00CC6790" w:rsidP="00CC6790"/>
    <w:p w14:paraId="08CABAB4" w14:textId="77777777" w:rsidR="0021150E" w:rsidRDefault="0021150E">
      <w:pPr>
        <w:jc w:val="left"/>
        <w:rPr>
          <w:rFonts w:asciiTheme="majorHAnsi" w:eastAsiaTheme="majorEastAsia" w:hAnsiTheme="majorHAnsi" w:cstheme="majorBidi"/>
          <w:color w:val="00A0B8" w:themeColor="accent1"/>
          <w:sz w:val="30"/>
        </w:rPr>
      </w:pPr>
      <w:r>
        <w:br w:type="page"/>
      </w:r>
    </w:p>
    <w:p w14:paraId="01F30F7D" w14:textId="034F004A" w:rsidR="00CC6790" w:rsidRDefault="00CC6790" w:rsidP="00CC6790">
      <w:pPr>
        <w:pStyle w:val="Heading1"/>
      </w:pPr>
      <w:r>
        <w:lastRenderedPageBreak/>
        <w:t>Validation</w:t>
      </w:r>
    </w:p>
    <w:p w14:paraId="04ACB54E" w14:textId="76EDE1BB" w:rsidR="00CC6790" w:rsidRDefault="00CC6790" w:rsidP="00CC6790"/>
    <w:p w14:paraId="3377A845" w14:textId="77777777" w:rsidR="0021150E" w:rsidRDefault="0021150E">
      <w:pPr>
        <w:jc w:val="left"/>
        <w:rPr>
          <w:rFonts w:asciiTheme="majorHAnsi" w:eastAsiaTheme="majorEastAsia" w:hAnsiTheme="majorHAnsi" w:cstheme="majorBidi"/>
          <w:color w:val="00A0B8" w:themeColor="accent1"/>
          <w:sz w:val="30"/>
        </w:rPr>
      </w:pPr>
      <w:r>
        <w:br w:type="page"/>
      </w:r>
    </w:p>
    <w:p w14:paraId="654C288E" w14:textId="0C47A452" w:rsidR="00CC6790" w:rsidRDefault="00CC6790" w:rsidP="00CC6790">
      <w:pPr>
        <w:pStyle w:val="Heading1"/>
      </w:pPr>
      <w:r>
        <w:lastRenderedPageBreak/>
        <w:t>Execution Time</w:t>
      </w:r>
    </w:p>
    <w:p w14:paraId="1EF9CC21" w14:textId="0960E55F" w:rsidR="00CC6790" w:rsidRDefault="00CC6790" w:rsidP="00CC6790">
      <w:pPr>
        <w:pStyle w:val="Heading2"/>
      </w:pPr>
      <w:r>
        <w:t>Analysis</w:t>
      </w:r>
    </w:p>
    <w:p w14:paraId="445E941C" w14:textId="701BCF8F" w:rsidR="00CC6790" w:rsidRDefault="00CC6790" w:rsidP="00CC6790">
      <w:pPr>
        <w:pStyle w:val="Heading2"/>
      </w:pPr>
      <w:r>
        <w:t>Profiling</w:t>
      </w:r>
    </w:p>
    <w:p w14:paraId="75F68E91" w14:textId="64F3FAFE" w:rsidR="00CC6790" w:rsidRDefault="00CC6790" w:rsidP="00CC6790"/>
    <w:p w14:paraId="78CEACF7" w14:textId="77777777" w:rsidR="0021150E" w:rsidRDefault="0021150E">
      <w:pPr>
        <w:jc w:val="left"/>
        <w:rPr>
          <w:rFonts w:asciiTheme="majorHAnsi" w:eastAsiaTheme="majorEastAsia" w:hAnsiTheme="majorHAnsi" w:cstheme="majorBidi"/>
          <w:color w:val="00A0B8" w:themeColor="accent1"/>
          <w:sz w:val="30"/>
        </w:rPr>
      </w:pPr>
      <w:r>
        <w:br w:type="page"/>
      </w:r>
    </w:p>
    <w:p w14:paraId="7EF0E073" w14:textId="42EF7E57" w:rsidR="00CC6790" w:rsidRPr="00CC6790" w:rsidRDefault="00CC6790" w:rsidP="00CC6790">
      <w:pPr>
        <w:pStyle w:val="Heading1"/>
      </w:pPr>
      <w:r>
        <w:lastRenderedPageBreak/>
        <w:t>Conclusion</w:t>
      </w:r>
    </w:p>
    <w:p w14:paraId="4A04F0B5" w14:textId="1BB07DA2" w:rsidR="00CC6790" w:rsidRDefault="00CC6790" w:rsidP="00CC6790"/>
    <w:p w14:paraId="5DD77470" w14:textId="77777777" w:rsidR="0021150E" w:rsidRDefault="0021150E">
      <w:pPr>
        <w:jc w:val="left"/>
        <w:rPr>
          <w:rFonts w:asciiTheme="majorHAnsi" w:eastAsiaTheme="majorEastAsia" w:hAnsiTheme="majorHAnsi" w:cstheme="majorBidi"/>
          <w:color w:val="00A0B8" w:themeColor="accent1"/>
          <w:sz w:val="30"/>
        </w:rPr>
      </w:pPr>
      <w:r>
        <w:br w:type="page"/>
      </w:r>
    </w:p>
    <w:p w14:paraId="5CD06F04" w14:textId="48201C61" w:rsidR="0021150E" w:rsidRDefault="0021150E" w:rsidP="0021150E">
      <w:pPr>
        <w:pStyle w:val="Heading1"/>
      </w:pPr>
      <w:r>
        <w:lastRenderedPageBreak/>
        <w:t>References</w:t>
      </w:r>
    </w:p>
    <w:p w14:paraId="4B3610C3" w14:textId="6C91243D" w:rsidR="0021150E" w:rsidRPr="0021150E" w:rsidRDefault="0021150E" w:rsidP="0021150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onstantia" w:hAnsi="Constantia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1150E">
        <w:rPr>
          <w:rFonts w:ascii="Constantia" w:hAnsi="Constantia" w:cs="Times New Roman"/>
          <w:noProof/>
          <w:szCs w:val="24"/>
        </w:rPr>
        <w:t>[1]</w:t>
      </w:r>
      <w:r w:rsidRPr="0021150E">
        <w:rPr>
          <w:rFonts w:ascii="Constantia" w:hAnsi="Constantia" w:cs="Times New Roman"/>
          <w:noProof/>
          <w:szCs w:val="24"/>
        </w:rPr>
        <w:tab/>
        <w:t xml:space="preserve">O. S. Lawlor, “GPU Nonlinear IFS Rendering,” </w:t>
      </w:r>
      <w:r w:rsidRPr="0021150E">
        <w:rPr>
          <w:rFonts w:ascii="Constantia" w:hAnsi="Constantia" w:cs="Times New Roman"/>
          <w:i/>
          <w:iCs/>
          <w:noProof/>
          <w:szCs w:val="24"/>
        </w:rPr>
        <w:t>University of Alaska Fairbanks</w:t>
      </w:r>
      <w:r w:rsidRPr="0021150E">
        <w:rPr>
          <w:rFonts w:ascii="Constantia" w:hAnsi="Constantia" w:cs="Times New Roman"/>
          <w:noProof/>
          <w:szCs w:val="24"/>
        </w:rPr>
        <w:t>, 2011. .</w:t>
      </w:r>
    </w:p>
    <w:p w14:paraId="12ED8976" w14:textId="2D489E3F" w:rsidR="0021150E" w:rsidRPr="0021150E" w:rsidRDefault="0021150E" w:rsidP="0021150E">
      <w:r>
        <w:fldChar w:fldCharType="end"/>
      </w:r>
    </w:p>
    <w:sectPr w:rsidR="0021150E" w:rsidRPr="0021150E" w:rsidSect="00294868">
      <w:headerReference w:type="default" r:id="rId11"/>
      <w:footerReference w:type="default" r:id="rId12"/>
      <w:pgSz w:w="12240" w:h="15840"/>
      <w:pgMar w:top="1701" w:right="1758" w:bottom="1361" w:left="1758" w:header="624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61CBF72" w14:textId="77777777" w:rsidR="00BB7C93" w:rsidRDefault="00BB7C93">
      <w:pPr>
        <w:spacing w:before="0" w:after="0" w:line="240" w:lineRule="auto"/>
      </w:pPr>
      <w:r>
        <w:separator/>
      </w:r>
    </w:p>
  </w:endnote>
  <w:endnote w:type="continuationSeparator" w:id="0">
    <w:p w14:paraId="0781F8CA" w14:textId="77777777" w:rsidR="00BB7C93" w:rsidRDefault="00BB7C93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35D90EF" w14:textId="22E3B920" w:rsidR="005D2647" w:rsidRDefault="005D2647" w:rsidP="005D1C03">
    <w:pPr>
      <w:pStyle w:val="Footer"/>
      <w:jc w:val="center"/>
    </w:pPr>
    <w:r>
      <w:t xml:space="preserve">Page </w:t>
    </w:r>
    <w:r>
      <w:fldChar w:fldCharType="begin"/>
    </w:r>
    <w:r>
      <w:instrText xml:space="preserve"> PAGE  \* Arabic  \* MERGEFORMAT </w:instrText>
    </w:r>
    <w:r>
      <w:fldChar w:fldCharType="separate"/>
    </w:r>
    <w:r w:rsidR="0021150E">
      <w:rPr>
        <w:noProof/>
      </w:rPr>
      <w:t>1</w:t>
    </w:r>
    <w:r>
      <w:fldChar w:fldCharType="end"/>
    </w:r>
    <w:r>
      <w:tab/>
    </w:r>
    <w:r>
      <w:tab/>
    </w:r>
    <w:r>
      <w:tab/>
    </w:r>
    <w:r>
      <w:tab/>
    </w:r>
    <w:r>
      <w:tab/>
      <w:t>April 2015</w:t>
    </w:r>
    <w:r>
      <w:tab/>
    </w:r>
    <w:r>
      <w:tab/>
    </w:r>
    <w:r>
      <w:tab/>
    </w:r>
    <w:r w:rsidRPr="005D1C03">
      <w:t xml:space="preserve"> </w:t>
    </w:r>
    <w:sdt>
      <w:sdtPr>
        <w:alias w:val="Author"/>
        <w:tag w:val=""/>
        <w:id w:val="-1165473658"/>
        <w:placeholder>
          <w:docPart w:val="3331024B99A8495598D11E5310397D4D"/>
        </w:placeholder>
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<w:text/>
      </w:sdtPr>
      <w:sdtEndPr/>
      <w:sdtContent>
        <w:r>
          <w:rPr>
            <w:lang w:val="en-GB"/>
          </w:rPr>
          <w:t>Simon E Durbridge</w:t>
        </w:r>
      </w:sdtContent>
    </w:sdt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8BDE726" w14:textId="77777777" w:rsidR="00BB7C93" w:rsidRDefault="00BB7C93">
      <w:pPr>
        <w:spacing w:before="0" w:after="0" w:line="240" w:lineRule="auto"/>
      </w:pPr>
      <w:r>
        <w:separator/>
      </w:r>
    </w:p>
  </w:footnote>
  <w:footnote w:type="continuationSeparator" w:id="0">
    <w:p w14:paraId="7BBEE2E3" w14:textId="77777777" w:rsidR="00BB7C93" w:rsidRDefault="00BB7C93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9A22F42" w14:textId="095CECE4" w:rsidR="00CC6790" w:rsidRPr="00CC6790" w:rsidRDefault="00CC6790" w:rsidP="00CC6790">
    <w:pPr>
      <w:pStyle w:val="Heading1"/>
      <w:rPr>
        <w:lang w:val="en-GB"/>
      </w:rPr>
    </w:pPr>
    <w:r>
      <w:rPr>
        <w:lang w:val="en-GB"/>
      </w:rPr>
      <w:t>Acoustic Modelling With Time Domain Method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88"/>
    <w:multiLevelType w:val="singleLevel"/>
    <w:tmpl w:val="B87E3E76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1206D1A0"/>
    <w:lvl w:ilvl="0">
      <w:start w:val="1"/>
      <w:numFmt w:val="bullet"/>
      <w:pStyle w:val="ListBullet"/>
      <w:lvlText w:val="−"/>
      <w:lvlJc w:val="left"/>
      <w:pPr>
        <w:ind w:left="720" w:hanging="360"/>
      </w:pPr>
      <w:rPr>
        <w:rFonts w:ascii="Century Gothic" w:hAnsi="Century Gothic" w:hint="default"/>
        <w:color w:val="0D0D0D" w:themeColor="text1" w:themeTint="F2"/>
      </w:rPr>
    </w:lvl>
  </w:abstractNum>
  <w:abstractNum w:abstractNumId="2" w15:restartNumberingAfterBreak="0">
    <w:nsid w:val="00DB7A27"/>
    <w:multiLevelType w:val="hybridMultilevel"/>
    <w:tmpl w:val="F64A3D94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08C21A76"/>
    <w:multiLevelType w:val="hybridMultilevel"/>
    <w:tmpl w:val="BF2EED1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6B01EE3"/>
    <w:multiLevelType w:val="hybridMultilevel"/>
    <w:tmpl w:val="2B3CE884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23FB1C22"/>
    <w:multiLevelType w:val="hybridMultilevel"/>
    <w:tmpl w:val="FDAE9A82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2EA05CC3"/>
    <w:multiLevelType w:val="hybridMultilevel"/>
    <w:tmpl w:val="FB5A3098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31816898"/>
    <w:multiLevelType w:val="multilevel"/>
    <w:tmpl w:val="49E406C2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8" w15:restartNumberingAfterBreak="0">
    <w:nsid w:val="3BCF41ED"/>
    <w:multiLevelType w:val="multilevel"/>
    <w:tmpl w:val="49E406C2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9" w15:restartNumberingAfterBreak="0">
    <w:nsid w:val="3CE60F37"/>
    <w:multiLevelType w:val="hybridMultilevel"/>
    <w:tmpl w:val="AAA61E2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571F40"/>
    <w:multiLevelType w:val="multilevel"/>
    <w:tmpl w:val="49E406C2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" w15:restartNumberingAfterBreak="0">
    <w:nsid w:val="4A27027C"/>
    <w:multiLevelType w:val="hybridMultilevel"/>
    <w:tmpl w:val="E7F894C8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518B1710"/>
    <w:multiLevelType w:val="hybridMultilevel"/>
    <w:tmpl w:val="E66A1238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546F6C71"/>
    <w:multiLevelType w:val="hybridMultilevel"/>
    <w:tmpl w:val="DF0EBDA2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668E2447"/>
    <w:multiLevelType w:val="hybridMultilevel"/>
    <w:tmpl w:val="066E089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A4F3879"/>
    <w:multiLevelType w:val="hybridMultilevel"/>
    <w:tmpl w:val="916A2D44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711E5DF0"/>
    <w:multiLevelType w:val="hybridMultilevel"/>
    <w:tmpl w:val="1B12DF14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736D6832"/>
    <w:multiLevelType w:val="hybridMultilevel"/>
    <w:tmpl w:val="4B4C3302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"/>
  </w:num>
  <w:num w:numId="3">
    <w:abstractNumId w:val="0"/>
  </w:num>
  <w:num w:numId="4">
    <w:abstractNumId w:val="0"/>
  </w:num>
  <w:num w:numId="5">
    <w:abstractNumId w:val="1"/>
  </w:num>
  <w:num w:numId="6">
    <w:abstractNumId w:val="0"/>
  </w:num>
  <w:num w:numId="7">
    <w:abstractNumId w:val="13"/>
  </w:num>
  <w:num w:numId="8">
    <w:abstractNumId w:val="5"/>
  </w:num>
  <w:num w:numId="9">
    <w:abstractNumId w:val="16"/>
  </w:num>
  <w:num w:numId="10">
    <w:abstractNumId w:val="17"/>
  </w:num>
  <w:num w:numId="11">
    <w:abstractNumId w:val="4"/>
  </w:num>
  <w:num w:numId="12">
    <w:abstractNumId w:val="11"/>
  </w:num>
  <w:num w:numId="13">
    <w:abstractNumId w:val="6"/>
  </w:num>
  <w:num w:numId="14">
    <w:abstractNumId w:val="15"/>
  </w:num>
  <w:num w:numId="15">
    <w:abstractNumId w:val="14"/>
  </w:num>
  <w:num w:numId="16">
    <w:abstractNumId w:val="8"/>
  </w:num>
  <w:num w:numId="17">
    <w:abstractNumId w:val="7"/>
  </w:num>
  <w:num w:numId="18">
    <w:abstractNumId w:val="10"/>
  </w:num>
  <w:num w:numId="19">
    <w:abstractNumId w:val="2"/>
  </w:num>
  <w:num w:numId="20">
    <w:abstractNumId w:val="9"/>
  </w:num>
  <w:num w:numId="21">
    <w:abstractNumId w:val="3"/>
  </w:num>
  <w:num w:numId="22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27E3D"/>
    <w:rsid w:val="00001DD2"/>
    <w:rsid w:val="0000606F"/>
    <w:rsid w:val="000124D4"/>
    <w:rsid w:val="0001764D"/>
    <w:rsid w:val="000265D2"/>
    <w:rsid w:val="00026D43"/>
    <w:rsid w:val="00027E3D"/>
    <w:rsid w:val="0003049F"/>
    <w:rsid w:val="00032FEF"/>
    <w:rsid w:val="00036887"/>
    <w:rsid w:val="0004418A"/>
    <w:rsid w:val="00044392"/>
    <w:rsid w:val="00065C5D"/>
    <w:rsid w:val="00072555"/>
    <w:rsid w:val="000748CD"/>
    <w:rsid w:val="00076438"/>
    <w:rsid w:val="000843F0"/>
    <w:rsid w:val="00094E43"/>
    <w:rsid w:val="00095F7E"/>
    <w:rsid w:val="000A01A7"/>
    <w:rsid w:val="000A3585"/>
    <w:rsid w:val="000B23AC"/>
    <w:rsid w:val="000B542A"/>
    <w:rsid w:val="000C4380"/>
    <w:rsid w:val="000C5CBB"/>
    <w:rsid w:val="000D2DE5"/>
    <w:rsid w:val="000D3603"/>
    <w:rsid w:val="000E14F4"/>
    <w:rsid w:val="000E2D8F"/>
    <w:rsid w:val="000E39DD"/>
    <w:rsid w:val="000E4703"/>
    <w:rsid w:val="001056D1"/>
    <w:rsid w:val="00105BBF"/>
    <w:rsid w:val="00110425"/>
    <w:rsid w:val="0011321D"/>
    <w:rsid w:val="001233E2"/>
    <w:rsid w:val="001235AB"/>
    <w:rsid w:val="00124ACD"/>
    <w:rsid w:val="001269A6"/>
    <w:rsid w:val="00127A97"/>
    <w:rsid w:val="001423B1"/>
    <w:rsid w:val="00142B08"/>
    <w:rsid w:val="00147C51"/>
    <w:rsid w:val="00161118"/>
    <w:rsid w:val="00161AC2"/>
    <w:rsid w:val="001632BD"/>
    <w:rsid w:val="0016366F"/>
    <w:rsid w:val="001A464B"/>
    <w:rsid w:val="001A4D00"/>
    <w:rsid w:val="001A6C7F"/>
    <w:rsid w:val="001B28CC"/>
    <w:rsid w:val="001B31EC"/>
    <w:rsid w:val="001B469E"/>
    <w:rsid w:val="001B5C5C"/>
    <w:rsid w:val="001C7EC7"/>
    <w:rsid w:val="001D1193"/>
    <w:rsid w:val="001E1E8E"/>
    <w:rsid w:val="001E4FE7"/>
    <w:rsid w:val="001E6212"/>
    <w:rsid w:val="001E6C57"/>
    <w:rsid w:val="001E736E"/>
    <w:rsid w:val="001F040C"/>
    <w:rsid w:val="001F103B"/>
    <w:rsid w:val="001F107A"/>
    <w:rsid w:val="001F2A88"/>
    <w:rsid w:val="001F3BC1"/>
    <w:rsid w:val="001F4BF6"/>
    <w:rsid w:val="001F75E5"/>
    <w:rsid w:val="00200232"/>
    <w:rsid w:val="00202897"/>
    <w:rsid w:val="00203FA8"/>
    <w:rsid w:val="0020495B"/>
    <w:rsid w:val="0021150E"/>
    <w:rsid w:val="00211E44"/>
    <w:rsid w:val="00220B72"/>
    <w:rsid w:val="00220F16"/>
    <w:rsid w:val="00223670"/>
    <w:rsid w:val="002237B7"/>
    <w:rsid w:val="002237C5"/>
    <w:rsid w:val="00226BB5"/>
    <w:rsid w:val="00231E25"/>
    <w:rsid w:val="00232629"/>
    <w:rsid w:val="00233928"/>
    <w:rsid w:val="00236478"/>
    <w:rsid w:val="00243122"/>
    <w:rsid w:val="002439D4"/>
    <w:rsid w:val="002449E3"/>
    <w:rsid w:val="00253079"/>
    <w:rsid w:val="00253B52"/>
    <w:rsid w:val="00254A89"/>
    <w:rsid w:val="00254D29"/>
    <w:rsid w:val="002605CE"/>
    <w:rsid w:val="0026210F"/>
    <w:rsid w:val="00262F06"/>
    <w:rsid w:val="00267C72"/>
    <w:rsid w:val="0027222C"/>
    <w:rsid w:val="00285870"/>
    <w:rsid w:val="002942AB"/>
    <w:rsid w:val="00294868"/>
    <w:rsid w:val="00297B5B"/>
    <w:rsid w:val="00297D36"/>
    <w:rsid w:val="002A67F3"/>
    <w:rsid w:val="002B08C7"/>
    <w:rsid w:val="002B0EA0"/>
    <w:rsid w:val="002B3874"/>
    <w:rsid w:val="002B55B7"/>
    <w:rsid w:val="002B5D74"/>
    <w:rsid w:val="002C0183"/>
    <w:rsid w:val="002D0DAF"/>
    <w:rsid w:val="002D62E7"/>
    <w:rsid w:val="002D6C94"/>
    <w:rsid w:val="002E654E"/>
    <w:rsid w:val="002F1186"/>
    <w:rsid w:val="002F28B9"/>
    <w:rsid w:val="002F4013"/>
    <w:rsid w:val="002F6035"/>
    <w:rsid w:val="002F7E88"/>
    <w:rsid w:val="003014C5"/>
    <w:rsid w:val="00301DB3"/>
    <w:rsid w:val="00311288"/>
    <w:rsid w:val="00312AF1"/>
    <w:rsid w:val="00316553"/>
    <w:rsid w:val="003322CE"/>
    <w:rsid w:val="00333D24"/>
    <w:rsid w:val="00333E3E"/>
    <w:rsid w:val="003411CF"/>
    <w:rsid w:val="0034460B"/>
    <w:rsid w:val="00351F64"/>
    <w:rsid w:val="00354079"/>
    <w:rsid w:val="0035789A"/>
    <w:rsid w:val="0036034A"/>
    <w:rsid w:val="0036538D"/>
    <w:rsid w:val="00375459"/>
    <w:rsid w:val="0038008A"/>
    <w:rsid w:val="0039052D"/>
    <w:rsid w:val="00390A8F"/>
    <w:rsid w:val="003A6B9A"/>
    <w:rsid w:val="003B1813"/>
    <w:rsid w:val="003B2265"/>
    <w:rsid w:val="003C1F40"/>
    <w:rsid w:val="003D0152"/>
    <w:rsid w:val="003D25CA"/>
    <w:rsid w:val="003D4459"/>
    <w:rsid w:val="003D4DE6"/>
    <w:rsid w:val="003D648E"/>
    <w:rsid w:val="003D7E71"/>
    <w:rsid w:val="003E1BA4"/>
    <w:rsid w:val="003F3A54"/>
    <w:rsid w:val="003F489C"/>
    <w:rsid w:val="004010E9"/>
    <w:rsid w:val="00406700"/>
    <w:rsid w:val="00411489"/>
    <w:rsid w:val="004116A9"/>
    <w:rsid w:val="00412037"/>
    <w:rsid w:val="00412819"/>
    <w:rsid w:val="004216A2"/>
    <w:rsid w:val="00421CE7"/>
    <w:rsid w:val="00425395"/>
    <w:rsid w:val="00432117"/>
    <w:rsid w:val="00434560"/>
    <w:rsid w:val="004369DD"/>
    <w:rsid w:val="004433DD"/>
    <w:rsid w:val="0045418D"/>
    <w:rsid w:val="00454792"/>
    <w:rsid w:val="00456996"/>
    <w:rsid w:val="00456F43"/>
    <w:rsid w:val="00457365"/>
    <w:rsid w:val="0046441B"/>
    <w:rsid w:val="004649EA"/>
    <w:rsid w:val="00471D26"/>
    <w:rsid w:val="00472DFE"/>
    <w:rsid w:val="00474145"/>
    <w:rsid w:val="004760D2"/>
    <w:rsid w:val="00476E07"/>
    <w:rsid w:val="00476F7B"/>
    <w:rsid w:val="0048593C"/>
    <w:rsid w:val="004A649A"/>
    <w:rsid w:val="004A7338"/>
    <w:rsid w:val="004B2062"/>
    <w:rsid w:val="004B67B3"/>
    <w:rsid w:val="004B68D1"/>
    <w:rsid w:val="004C190A"/>
    <w:rsid w:val="004C1BF4"/>
    <w:rsid w:val="004C76A0"/>
    <w:rsid w:val="004D2803"/>
    <w:rsid w:val="004F15A3"/>
    <w:rsid w:val="004F43D1"/>
    <w:rsid w:val="004F77EB"/>
    <w:rsid w:val="00502762"/>
    <w:rsid w:val="00502980"/>
    <w:rsid w:val="00504622"/>
    <w:rsid w:val="0050592E"/>
    <w:rsid w:val="00525519"/>
    <w:rsid w:val="005258CF"/>
    <w:rsid w:val="005261B8"/>
    <w:rsid w:val="00526D73"/>
    <w:rsid w:val="00527190"/>
    <w:rsid w:val="00527F39"/>
    <w:rsid w:val="005300C9"/>
    <w:rsid w:val="00530752"/>
    <w:rsid w:val="00533DA5"/>
    <w:rsid w:val="005423F0"/>
    <w:rsid w:val="005435C8"/>
    <w:rsid w:val="00543EC2"/>
    <w:rsid w:val="00550289"/>
    <w:rsid w:val="00551391"/>
    <w:rsid w:val="00557CE1"/>
    <w:rsid w:val="00560A43"/>
    <w:rsid w:val="005613D2"/>
    <w:rsid w:val="00570647"/>
    <w:rsid w:val="005715AF"/>
    <w:rsid w:val="00572DCF"/>
    <w:rsid w:val="0057632A"/>
    <w:rsid w:val="00577269"/>
    <w:rsid w:val="005777B5"/>
    <w:rsid w:val="00582C33"/>
    <w:rsid w:val="00585706"/>
    <w:rsid w:val="005905AB"/>
    <w:rsid w:val="00590665"/>
    <w:rsid w:val="005942EC"/>
    <w:rsid w:val="00597B31"/>
    <w:rsid w:val="005A21EC"/>
    <w:rsid w:val="005A67A0"/>
    <w:rsid w:val="005B23B4"/>
    <w:rsid w:val="005C31C2"/>
    <w:rsid w:val="005C467F"/>
    <w:rsid w:val="005C5CAF"/>
    <w:rsid w:val="005C619D"/>
    <w:rsid w:val="005D1C03"/>
    <w:rsid w:val="005D25ED"/>
    <w:rsid w:val="005D2647"/>
    <w:rsid w:val="005D2D2D"/>
    <w:rsid w:val="005E3BC9"/>
    <w:rsid w:val="005E6BFB"/>
    <w:rsid w:val="005F1A07"/>
    <w:rsid w:val="00611553"/>
    <w:rsid w:val="006141EF"/>
    <w:rsid w:val="00615E75"/>
    <w:rsid w:val="00616760"/>
    <w:rsid w:val="006216B1"/>
    <w:rsid w:val="00621D57"/>
    <w:rsid w:val="00623C73"/>
    <w:rsid w:val="0062568D"/>
    <w:rsid w:val="006261FA"/>
    <w:rsid w:val="00636508"/>
    <w:rsid w:val="00640F06"/>
    <w:rsid w:val="0064390B"/>
    <w:rsid w:val="00645046"/>
    <w:rsid w:val="006452C9"/>
    <w:rsid w:val="006453B6"/>
    <w:rsid w:val="006467A2"/>
    <w:rsid w:val="006508F0"/>
    <w:rsid w:val="00656833"/>
    <w:rsid w:val="0066436A"/>
    <w:rsid w:val="00666EF8"/>
    <w:rsid w:val="00671C80"/>
    <w:rsid w:val="00675E19"/>
    <w:rsid w:val="00675F5A"/>
    <w:rsid w:val="00677F83"/>
    <w:rsid w:val="00681FB4"/>
    <w:rsid w:val="00683DFB"/>
    <w:rsid w:val="0068729D"/>
    <w:rsid w:val="006A1D5A"/>
    <w:rsid w:val="006A7C09"/>
    <w:rsid w:val="006B5EB9"/>
    <w:rsid w:val="006B7A7C"/>
    <w:rsid w:val="006C7709"/>
    <w:rsid w:val="006D7742"/>
    <w:rsid w:val="006E2DF3"/>
    <w:rsid w:val="006E32E2"/>
    <w:rsid w:val="006E4916"/>
    <w:rsid w:val="006E6959"/>
    <w:rsid w:val="006F2D55"/>
    <w:rsid w:val="0070081D"/>
    <w:rsid w:val="007020CB"/>
    <w:rsid w:val="00702B23"/>
    <w:rsid w:val="00702DA6"/>
    <w:rsid w:val="00704FC2"/>
    <w:rsid w:val="00705A14"/>
    <w:rsid w:val="007069A5"/>
    <w:rsid w:val="00710C41"/>
    <w:rsid w:val="007340EE"/>
    <w:rsid w:val="007365FA"/>
    <w:rsid w:val="00740B27"/>
    <w:rsid w:val="00745EA2"/>
    <w:rsid w:val="007513D3"/>
    <w:rsid w:val="007637FE"/>
    <w:rsid w:val="00765ECD"/>
    <w:rsid w:val="00767F0F"/>
    <w:rsid w:val="007707F5"/>
    <w:rsid w:val="00775DFC"/>
    <w:rsid w:val="00783E39"/>
    <w:rsid w:val="00784815"/>
    <w:rsid w:val="0078499F"/>
    <w:rsid w:val="00785F17"/>
    <w:rsid w:val="00786CD5"/>
    <w:rsid w:val="007901E2"/>
    <w:rsid w:val="00790B1E"/>
    <w:rsid w:val="007A0550"/>
    <w:rsid w:val="007A4002"/>
    <w:rsid w:val="007A6633"/>
    <w:rsid w:val="007A7A83"/>
    <w:rsid w:val="007B14EE"/>
    <w:rsid w:val="007B3294"/>
    <w:rsid w:val="007B4C9E"/>
    <w:rsid w:val="007B54CB"/>
    <w:rsid w:val="007C4171"/>
    <w:rsid w:val="007C4DF5"/>
    <w:rsid w:val="007D4788"/>
    <w:rsid w:val="007E5A1D"/>
    <w:rsid w:val="007E7909"/>
    <w:rsid w:val="007F3D1C"/>
    <w:rsid w:val="007F5DA7"/>
    <w:rsid w:val="00800D51"/>
    <w:rsid w:val="008066CA"/>
    <w:rsid w:val="008126E2"/>
    <w:rsid w:val="00813E06"/>
    <w:rsid w:val="00815B75"/>
    <w:rsid w:val="00824DD5"/>
    <w:rsid w:val="008257B3"/>
    <w:rsid w:val="008270D2"/>
    <w:rsid w:val="00827EB9"/>
    <w:rsid w:val="00831795"/>
    <w:rsid w:val="00832769"/>
    <w:rsid w:val="00835B5B"/>
    <w:rsid w:val="00845C38"/>
    <w:rsid w:val="00846550"/>
    <w:rsid w:val="008503EC"/>
    <w:rsid w:val="00851A06"/>
    <w:rsid w:val="00854377"/>
    <w:rsid w:val="00855F5F"/>
    <w:rsid w:val="0086578D"/>
    <w:rsid w:val="00866A83"/>
    <w:rsid w:val="0087081B"/>
    <w:rsid w:val="00871345"/>
    <w:rsid w:val="00873E91"/>
    <w:rsid w:val="00875D45"/>
    <w:rsid w:val="00877150"/>
    <w:rsid w:val="008774DB"/>
    <w:rsid w:val="00882783"/>
    <w:rsid w:val="00884048"/>
    <w:rsid w:val="00890099"/>
    <w:rsid w:val="008923DF"/>
    <w:rsid w:val="008A0E90"/>
    <w:rsid w:val="008A4E50"/>
    <w:rsid w:val="008A65C5"/>
    <w:rsid w:val="008B4F33"/>
    <w:rsid w:val="008B5B9F"/>
    <w:rsid w:val="008C072A"/>
    <w:rsid w:val="008C148B"/>
    <w:rsid w:val="008C1832"/>
    <w:rsid w:val="008C3F67"/>
    <w:rsid w:val="008C71B5"/>
    <w:rsid w:val="008C7EA3"/>
    <w:rsid w:val="008D0F99"/>
    <w:rsid w:val="008D6627"/>
    <w:rsid w:val="008D6A38"/>
    <w:rsid w:val="008D73C9"/>
    <w:rsid w:val="008E17F9"/>
    <w:rsid w:val="008E5F8B"/>
    <w:rsid w:val="008F1900"/>
    <w:rsid w:val="008F22F0"/>
    <w:rsid w:val="009007C8"/>
    <w:rsid w:val="00900C44"/>
    <w:rsid w:val="00901A0B"/>
    <w:rsid w:val="00910081"/>
    <w:rsid w:val="009107DC"/>
    <w:rsid w:val="00911615"/>
    <w:rsid w:val="00922F9A"/>
    <w:rsid w:val="00925085"/>
    <w:rsid w:val="00926131"/>
    <w:rsid w:val="009324B4"/>
    <w:rsid w:val="00934FD6"/>
    <w:rsid w:val="0093577B"/>
    <w:rsid w:val="00940D9D"/>
    <w:rsid w:val="00943F9B"/>
    <w:rsid w:val="00946177"/>
    <w:rsid w:val="009467C8"/>
    <w:rsid w:val="00950AE6"/>
    <w:rsid w:val="00951BC1"/>
    <w:rsid w:val="0095306E"/>
    <w:rsid w:val="00963B60"/>
    <w:rsid w:val="009744B5"/>
    <w:rsid w:val="009751F0"/>
    <w:rsid w:val="00975C74"/>
    <w:rsid w:val="00981E7C"/>
    <w:rsid w:val="009866D6"/>
    <w:rsid w:val="0098752E"/>
    <w:rsid w:val="00992E45"/>
    <w:rsid w:val="00993977"/>
    <w:rsid w:val="009A0608"/>
    <w:rsid w:val="009A1C51"/>
    <w:rsid w:val="009B26AE"/>
    <w:rsid w:val="009B37E7"/>
    <w:rsid w:val="009B440B"/>
    <w:rsid w:val="009C4856"/>
    <w:rsid w:val="009D63E7"/>
    <w:rsid w:val="009E0BBB"/>
    <w:rsid w:val="009E14E7"/>
    <w:rsid w:val="009E1AF0"/>
    <w:rsid w:val="009E3097"/>
    <w:rsid w:val="009E70E1"/>
    <w:rsid w:val="009F1F5A"/>
    <w:rsid w:val="009F4ACA"/>
    <w:rsid w:val="00A06E2C"/>
    <w:rsid w:val="00A07BF3"/>
    <w:rsid w:val="00A11AA5"/>
    <w:rsid w:val="00A1764E"/>
    <w:rsid w:val="00A2027E"/>
    <w:rsid w:val="00A20A23"/>
    <w:rsid w:val="00A218FA"/>
    <w:rsid w:val="00A32BB9"/>
    <w:rsid w:val="00A35605"/>
    <w:rsid w:val="00A41E13"/>
    <w:rsid w:val="00A43D91"/>
    <w:rsid w:val="00A53AF9"/>
    <w:rsid w:val="00A53E6C"/>
    <w:rsid w:val="00A54B1F"/>
    <w:rsid w:val="00A63301"/>
    <w:rsid w:val="00A633FF"/>
    <w:rsid w:val="00A6697B"/>
    <w:rsid w:val="00A726D7"/>
    <w:rsid w:val="00A739B5"/>
    <w:rsid w:val="00A76CB7"/>
    <w:rsid w:val="00A776D3"/>
    <w:rsid w:val="00A8572B"/>
    <w:rsid w:val="00A864C0"/>
    <w:rsid w:val="00A94C11"/>
    <w:rsid w:val="00A95070"/>
    <w:rsid w:val="00AA2553"/>
    <w:rsid w:val="00AA30D0"/>
    <w:rsid w:val="00AA39DE"/>
    <w:rsid w:val="00AA3A1A"/>
    <w:rsid w:val="00AA43A4"/>
    <w:rsid w:val="00AB27BB"/>
    <w:rsid w:val="00AC1AB1"/>
    <w:rsid w:val="00AC2CDC"/>
    <w:rsid w:val="00AC4444"/>
    <w:rsid w:val="00AC7DC0"/>
    <w:rsid w:val="00AE2EC8"/>
    <w:rsid w:val="00AE5BF9"/>
    <w:rsid w:val="00AF027D"/>
    <w:rsid w:val="00AF055B"/>
    <w:rsid w:val="00AF5AF4"/>
    <w:rsid w:val="00B034DC"/>
    <w:rsid w:val="00B110AD"/>
    <w:rsid w:val="00B15B4E"/>
    <w:rsid w:val="00B22D76"/>
    <w:rsid w:val="00B272E9"/>
    <w:rsid w:val="00B479A2"/>
    <w:rsid w:val="00B50D20"/>
    <w:rsid w:val="00B51D48"/>
    <w:rsid w:val="00B654DE"/>
    <w:rsid w:val="00B65C82"/>
    <w:rsid w:val="00B66B03"/>
    <w:rsid w:val="00B66C79"/>
    <w:rsid w:val="00B7354D"/>
    <w:rsid w:val="00B75FF0"/>
    <w:rsid w:val="00B82418"/>
    <w:rsid w:val="00B868B4"/>
    <w:rsid w:val="00B9295B"/>
    <w:rsid w:val="00B92FDD"/>
    <w:rsid w:val="00B94E6D"/>
    <w:rsid w:val="00B9507F"/>
    <w:rsid w:val="00B95FC5"/>
    <w:rsid w:val="00B9648E"/>
    <w:rsid w:val="00BA025C"/>
    <w:rsid w:val="00BA1E71"/>
    <w:rsid w:val="00BA6B57"/>
    <w:rsid w:val="00BB1516"/>
    <w:rsid w:val="00BB1F49"/>
    <w:rsid w:val="00BB5188"/>
    <w:rsid w:val="00BB7C93"/>
    <w:rsid w:val="00BE1C65"/>
    <w:rsid w:val="00BE331B"/>
    <w:rsid w:val="00BE4245"/>
    <w:rsid w:val="00BE5B66"/>
    <w:rsid w:val="00BF0B39"/>
    <w:rsid w:val="00BF1072"/>
    <w:rsid w:val="00BF5D9A"/>
    <w:rsid w:val="00BF78E5"/>
    <w:rsid w:val="00C0411C"/>
    <w:rsid w:val="00C06BE7"/>
    <w:rsid w:val="00C107AF"/>
    <w:rsid w:val="00C13EE6"/>
    <w:rsid w:val="00C21893"/>
    <w:rsid w:val="00C25D38"/>
    <w:rsid w:val="00C26713"/>
    <w:rsid w:val="00C32A7F"/>
    <w:rsid w:val="00C34D60"/>
    <w:rsid w:val="00C52C0B"/>
    <w:rsid w:val="00C52FF6"/>
    <w:rsid w:val="00C550EE"/>
    <w:rsid w:val="00C56AB4"/>
    <w:rsid w:val="00C607EA"/>
    <w:rsid w:val="00C6551C"/>
    <w:rsid w:val="00C66E15"/>
    <w:rsid w:val="00C84CEC"/>
    <w:rsid w:val="00C87D08"/>
    <w:rsid w:val="00C94E96"/>
    <w:rsid w:val="00C951CE"/>
    <w:rsid w:val="00CA2813"/>
    <w:rsid w:val="00CA30B2"/>
    <w:rsid w:val="00CA3F27"/>
    <w:rsid w:val="00CA7483"/>
    <w:rsid w:val="00CB0DFD"/>
    <w:rsid w:val="00CB6ABB"/>
    <w:rsid w:val="00CC092B"/>
    <w:rsid w:val="00CC1C5F"/>
    <w:rsid w:val="00CC43E3"/>
    <w:rsid w:val="00CC58C8"/>
    <w:rsid w:val="00CC6790"/>
    <w:rsid w:val="00CC7AB0"/>
    <w:rsid w:val="00CD6A01"/>
    <w:rsid w:val="00CE0486"/>
    <w:rsid w:val="00CE3A28"/>
    <w:rsid w:val="00CE5CEC"/>
    <w:rsid w:val="00CE5E67"/>
    <w:rsid w:val="00CE7180"/>
    <w:rsid w:val="00D00A04"/>
    <w:rsid w:val="00D02BBF"/>
    <w:rsid w:val="00D123A4"/>
    <w:rsid w:val="00D136CD"/>
    <w:rsid w:val="00D138F4"/>
    <w:rsid w:val="00D14414"/>
    <w:rsid w:val="00D1488B"/>
    <w:rsid w:val="00D15850"/>
    <w:rsid w:val="00D16718"/>
    <w:rsid w:val="00D2137E"/>
    <w:rsid w:val="00D23AF9"/>
    <w:rsid w:val="00D25779"/>
    <w:rsid w:val="00D277E0"/>
    <w:rsid w:val="00D332EC"/>
    <w:rsid w:val="00D33867"/>
    <w:rsid w:val="00D37121"/>
    <w:rsid w:val="00D4045D"/>
    <w:rsid w:val="00D74191"/>
    <w:rsid w:val="00D751E0"/>
    <w:rsid w:val="00D87DB9"/>
    <w:rsid w:val="00D918E2"/>
    <w:rsid w:val="00D92E88"/>
    <w:rsid w:val="00DA368D"/>
    <w:rsid w:val="00DA4C95"/>
    <w:rsid w:val="00DB0448"/>
    <w:rsid w:val="00DB24EE"/>
    <w:rsid w:val="00DB390A"/>
    <w:rsid w:val="00DB5346"/>
    <w:rsid w:val="00DB75E1"/>
    <w:rsid w:val="00DE294C"/>
    <w:rsid w:val="00DE4212"/>
    <w:rsid w:val="00DF5944"/>
    <w:rsid w:val="00E03AA2"/>
    <w:rsid w:val="00E05F71"/>
    <w:rsid w:val="00E06017"/>
    <w:rsid w:val="00E06B3F"/>
    <w:rsid w:val="00E118A0"/>
    <w:rsid w:val="00E16DB3"/>
    <w:rsid w:val="00E17E47"/>
    <w:rsid w:val="00E2222C"/>
    <w:rsid w:val="00E22C43"/>
    <w:rsid w:val="00E25298"/>
    <w:rsid w:val="00E36B32"/>
    <w:rsid w:val="00E40D00"/>
    <w:rsid w:val="00E41C3F"/>
    <w:rsid w:val="00E43563"/>
    <w:rsid w:val="00E46094"/>
    <w:rsid w:val="00E528A2"/>
    <w:rsid w:val="00E530FD"/>
    <w:rsid w:val="00E535AA"/>
    <w:rsid w:val="00E53D4C"/>
    <w:rsid w:val="00E64A74"/>
    <w:rsid w:val="00E670D6"/>
    <w:rsid w:val="00E73649"/>
    <w:rsid w:val="00E75DAB"/>
    <w:rsid w:val="00E76161"/>
    <w:rsid w:val="00E81556"/>
    <w:rsid w:val="00E861F6"/>
    <w:rsid w:val="00E942E1"/>
    <w:rsid w:val="00EA0D34"/>
    <w:rsid w:val="00EA45F0"/>
    <w:rsid w:val="00EB31AF"/>
    <w:rsid w:val="00EB5014"/>
    <w:rsid w:val="00EC2C58"/>
    <w:rsid w:val="00EC74CF"/>
    <w:rsid w:val="00ED2F42"/>
    <w:rsid w:val="00ED3FA0"/>
    <w:rsid w:val="00ED6A72"/>
    <w:rsid w:val="00ED7974"/>
    <w:rsid w:val="00EE007E"/>
    <w:rsid w:val="00EE1BDB"/>
    <w:rsid w:val="00EE495A"/>
    <w:rsid w:val="00EE584C"/>
    <w:rsid w:val="00EE5D78"/>
    <w:rsid w:val="00EF17E4"/>
    <w:rsid w:val="00F0106E"/>
    <w:rsid w:val="00F01E45"/>
    <w:rsid w:val="00F03B04"/>
    <w:rsid w:val="00F044A3"/>
    <w:rsid w:val="00F068FC"/>
    <w:rsid w:val="00F1110A"/>
    <w:rsid w:val="00F11758"/>
    <w:rsid w:val="00F11B95"/>
    <w:rsid w:val="00F2239E"/>
    <w:rsid w:val="00F22D46"/>
    <w:rsid w:val="00F241D4"/>
    <w:rsid w:val="00F25A21"/>
    <w:rsid w:val="00F25F8A"/>
    <w:rsid w:val="00F326B9"/>
    <w:rsid w:val="00F35E53"/>
    <w:rsid w:val="00F3626D"/>
    <w:rsid w:val="00F37868"/>
    <w:rsid w:val="00F4263F"/>
    <w:rsid w:val="00F44D69"/>
    <w:rsid w:val="00F47389"/>
    <w:rsid w:val="00F5465E"/>
    <w:rsid w:val="00F560D9"/>
    <w:rsid w:val="00F56F28"/>
    <w:rsid w:val="00F5713D"/>
    <w:rsid w:val="00F607E6"/>
    <w:rsid w:val="00F614C1"/>
    <w:rsid w:val="00F62124"/>
    <w:rsid w:val="00F64269"/>
    <w:rsid w:val="00F65543"/>
    <w:rsid w:val="00F70472"/>
    <w:rsid w:val="00F71B0B"/>
    <w:rsid w:val="00F828C7"/>
    <w:rsid w:val="00F832A6"/>
    <w:rsid w:val="00F91DE3"/>
    <w:rsid w:val="00F9375A"/>
    <w:rsid w:val="00F9588E"/>
    <w:rsid w:val="00FA6146"/>
    <w:rsid w:val="00FA764E"/>
    <w:rsid w:val="00FB0C69"/>
    <w:rsid w:val="00FB6536"/>
    <w:rsid w:val="00FC4DAD"/>
    <w:rsid w:val="00FC7169"/>
    <w:rsid w:val="00FD07B2"/>
    <w:rsid w:val="00FD0B84"/>
    <w:rsid w:val="00FD1290"/>
    <w:rsid w:val="00FD1845"/>
    <w:rsid w:val="00FD1F7B"/>
    <w:rsid w:val="00FD3312"/>
    <w:rsid w:val="00FD3335"/>
    <w:rsid w:val="00FE236B"/>
    <w:rsid w:val="00FE3428"/>
    <w:rsid w:val="00FE7C29"/>
    <w:rsid w:val="00FF17BC"/>
    <w:rsid w:val="00FF4E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35D9060"/>
  <w15:docId w15:val="{60A3D5FA-49E4-4772-BFAC-173685D4E0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color w:val="595959" w:themeColor="text1" w:themeTint="A6"/>
        <w:lang w:val="en-US" w:eastAsia="ja-JP" w:bidi="ar-SA"/>
      </w:rPr>
    </w:rPrDefault>
    <w:pPrDefault>
      <w:pPr>
        <w:spacing w:before="120" w:after="200" w:line="264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13" w:unhideWhenUsed="1" w:qFormat="1"/>
    <w:lsdException w:name="heading 5" w:semiHidden="1" w:uiPriority="13" w:unhideWhenUsed="1" w:qFormat="1"/>
    <w:lsdException w:name="heading 6" w:semiHidden="1" w:uiPriority="13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2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1" w:unhideWhenUsed="1" w:qFormat="1"/>
    <w:lsdException w:name="List Number" w:semiHidden="1" w:uiPriority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1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1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9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4A649A"/>
    <w:pPr>
      <w:jc w:val="both"/>
    </w:pPr>
    <w:rPr>
      <w:sz w:val="24"/>
    </w:rPr>
  </w:style>
  <w:style w:type="paragraph" w:styleId="Heading1">
    <w:name w:val="heading 1"/>
    <w:basedOn w:val="Normal"/>
    <w:next w:val="Normal"/>
    <w:link w:val="Heading1Char"/>
    <w:uiPriority w:val="1"/>
    <w:qFormat/>
    <w:pPr>
      <w:keepNext/>
      <w:keepLines/>
      <w:spacing w:before="600" w:after="60"/>
      <w:outlineLvl w:val="0"/>
    </w:pPr>
    <w:rPr>
      <w:rFonts w:asciiTheme="majorHAnsi" w:eastAsiaTheme="majorEastAsia" w:hAnsiTheme="majorHAnsi" w:cstheme="majorBidi"/>
      <w:color w:val="00A0B8" w:themeColor="accent1"/>
      <w:sz w:val="30"/>
    </w:rPr>
  </w:style>
  <w:style w:type="paragraph" w:styleId="Heading2">
    <w:name w:val="heading 2"/>
    <w:basedOn w:val="Normal"/>
    <w:next w:val="Normal"/>
    <w:link w:val="Heading2Char"/>
    <w:uiPriority w:val="1"/>
    <w:unhideWhenUsed/>
    <w:qFormat/>
    <w:pPr>
      <w:keepNext/>
      <w:keepLines/>
      <w:spacing w:before="240" w:after="0"/>
      <w:outlineLvl w:val="1"/>
    </w:pPr>
    <w:rPr>
      <w:rFonts w:asciiTheme="majorHAnsi" w:eastAsiaTheme="majorEastAsia" w:hAnsiTheme="majorHAnsi" w:cstheme="majorBidi"/>
      <w:caps/>
      <w:color w:val="00A0B8" w:themeColor="accent1"/>
      <w:sz w:val="22"/>
    </w:rPr>
  </w:style>
  <w:style w:type="paragraph" w:styleId="Heading3">
    <w:name w:val="heading 3"/>
    <w:basedOn w:val="Normal"/>
    <w:next w:val="Normal"/>
    <w:link w:val="Heading3Char"/>
    <w:uiPriority w:val="1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color w:val="00A0B8" w:themeColor="accent1"/>
      <w:sz w:val="2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i/>
      <w:iCs/>
      <w:color w:val="00A0B8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00505C" w:themeColor="accent1" w:themeShade="8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004F5B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pPr>
      <w:spacing w:before="40" w:after="4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 w:val="0"/>
        <w:bCs/>
        <w:caps/>
        <w:smallCaps w:val="0"/>
        <w:color w:val="000000" w:themeColor="text1"/>
        <w:spacing w:val="20"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  <w:vAlign w:val="bottom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ContactInfo">
    <w:name w:val="Contact Info"/>
    <w:basedOn w:val="Normal"/>
    <w:uiPriority w:val="99"/>
    <w:qFormat/>
    <w:pPr>
      <w:spacing w:before="0" w:after="0"/>
      <w:jc w:val="center"/>
    </w:pPr>
  </w:style>
  <w:style w:type="character" w:customStyle="1" w:styleId="Heading1Char">
    <w:name w:val="Heading 1 Char"/>
    <w:basedOn w:val="DefaultParagraphFont"/>
    <w:link w:val="Heading1"/>
    <w:uiPriority w:val="1"/>
    <w:rPr>
      <w:rFonts w:asciiTheme="majorHAnsi" w:eastAsiaTheme="majorEastAsia" w:hAnsiTheme="majorHAnsi" w:cstheme="majorBidi"/>
      <w:color w:val="00A0B8" w:themeColor="accent1"/>
      <w:sz w:val="30"/>
    </w:rPr>
  </w:style>
  <w:style w:type="character" w:customStyle="1" w:styleId="Heading2Char">
    <w:name w:val="Heading 2 Char"/>
    <w:basedOn w:val="DefaultParagraphFont"/>
    <w:link w:val="Heading2"/>
    <w:uiPriority w:val="1"/>
    <w:rPr>
      <w:rFonts w:asciiTheme="majorHAnsi" w:eastAsiaTheme="majorEastAsia" w:hAnsiTheme="majorHAnsi" w:cstheme="majorBidi"/>
      <w:caps/>
      <w:color w:val="00A0B8" w:themeColor="accent1"/>
      <w:sz w:val="22"/>
    </w:rPr>
  </w:style>
  <w:style w:type="character" w:customStyle="1" w:styleId="Heading3Char">
    <w:name w:val="Heading 3 Char"/>
    <w:basedOn w:val="DefaultParagraphFont"/>
    <w:link w:val="Heading3"/>
    <w:uiPriority w:val="1"/>
    <w:rPr>
      <w:rFonts w:asciiTheme="majorHAnsi" w:eastAsiaTheme="majorEastAsia" w:hAnsiTheme="majorHAnsi" w:cstheme="majorBidi"/>
      <w:color w:val="00A0B8" w:themeColor="accent1"/>
      <w:sz w:val="22"/>
    </w:rPr>
  </w:style>
  <w:style w:type="character" w:customStyle="1" w:styleId="Heading4Char">
    <w:name w:val="Heading 4 Char"/>
    <w:basedOn w:val="DefaultParagraphFont"/>
    <w:link w:val="Heading4"/>
    <w:uiPriority w:val="9"/>
    <w:rPr>
      <w:rFonts w:asciiTheme="majorHAnsi" w:eastAsiaTheme="majorEastAsia" w:hAnsiTheme="majorHAnsi" w:cstheme="majorBidi"/>
      <w:i/>
      <w:iCs/>
      <w:color w:val="00A0B8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  <w:color w:val="00505C" w:themeColor="accent1" w:themeShade="80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i/>
      <w:iCs/>
      <w:color w:val="004F5B" w:themeColor="accent1" w:themeShade="7F"/>
    </w:rPr>
  </w:style>
  <w:style w:type="paragraph" w:styleId="Caption">
    <w:name w:val="caption"/>
    <w:basedOn w:val="Normal"/>
    <w:next w:val="Normal"/>
    <w:uiPriority w:val="10"/>
    <w:unhideWhenUsed/>
    <w:qFormat/>
    <w:rsid w:val="00C52FF6"/>
    <w:pPr>
      <w:spacing w:before="200" w:after="120" w:line="240" w:lineRule="auto"/>
    </w:pPr>
    <w:rPr>
      <w:i/>
      <w:iCs/>
      <w:sz w:val="20"/>
    </w:rPr>
  </w:style>
  <w:style w:type="paragraph" w:styleId="ListBullet">
    <w:name w:val="List Bullet"/>
    <w:basedOn w:val="Normal"/>
    <w:uiPriority w:val="1"/>
    <w:unhideWhenUsed/>
    <w:qFormat/>
    <w:pPr>
      <w:numPr>
        <w:numId w:val="5"/>
      </w:numPr>
    </w:pPr>
  </w:style>
  <w:style w:type="paragraph" w:styleId="ListNumber">
    <w:name w:val="List Number"/>
    <w:basedOn w:val="Normal"/>
    <w:uiPriority w:val="1"/>
    <w:unhideWhenUsed/>
    <w:qFormat/>
    <w:pPr>
      <w:numPr>
        <w:numId w:val="6"/>
      </w:numPr>
      <w:contextualSpacing/>
    </w:pPr>
  </w:style>
  <w:style w:type="paragraph" w:styleId="Title">
    <w:name w:val="Title"/>
    <w:basedOn w:val="Normal"/>
    <w:next w:val="Normal"/>
    <w:link w:val="TitleChar"/>
    <w:uiPriority w:val="10"/>
    <w:unhideWhenUsed/>
    <w:qFormat/>
    <w:pPr>
      <w:spacing w:before="480" w:after="40" w:line="240" w:lineRule="auto"/>
      <w:contextualSpacing/>
      <w:jc w:val="center"/>
    </w:pPr>
    <w:rPr>
      <w:rFonts w:asciiTheme="majorHAnsi" w:eastAsiaTheme="majorEastAsia" w:hAnsiTheme="majorHAnsi" w:cstheme="majorBidi"/>
      <w:color w:val="007789" w:themeColor="accent1" w:themeShade="BF"/>
      <w:kern w:val="28"/>
      <w:sz w:val="60"/>
    </w:rPr>
  </w:style>
  <w:style w:type="character" w:customStyle="1" w:styleId="TitleChar">
    <w:name w:val="Title Char"/>
    <w:basedOn w:val="DefaultParagraphFont"/>
    <w:link w:val="Title"/>
    <w:uiPriority w:val="10"/>
    <w:rPr>
      <w:rFonts w:asciiTheme="majorHAnsi" w:eastAsiaTheme="majorEastAsia" w:hAnsiTheme="majorHAnsi" w:cstheme="majorBidi"/>
      <w:color w:val="007789" w:themeColor="accent1" w:themeShade="BF"/>
      <w:kern w:val="28"/>
      <w:sz w:val="60"/>
    </w:rPr>
  </w:style>
  <w:style w:type="paragraph" w:styleId="Subtitle">
    <w:name w:val="Subtitle"/>
    <w:basedOn w:val="Normal"/>
    <w:next w:val="Normal"/>
    <w:link w:val="SubtitleChar"/>
    <w:uiPriority w:val="11"/>
    <w:unhideWhenUsed/>
    <w:qFormat/>
    <w:pPr>
      <w:numPr>
        <w:ilvl w:val="1"/>
      </w:numPr>
      <w:spacing w:before="0" w:after="480"/>
      <w:jc w:val="center"/>
    </w:pPr>
    <w:rPr>
      <w:rFonts w:asciiTheme="majorHAnsi" w:eastAsiaTheme="majorEastAsia" w:hAnsiTheme="majorHAnsi" w:cstheme="majorBidi"/>
      <w:caps/>
      <w:sz w:val="26"/>
    </w:rPr>
  </w:style>
  <w:style w:type="character" w:customStyle="1" w:styleId="SubtitleChar">
    <w:name w:val="Subtitle Char"/>
    <w:basedOn w:val="DefaultParagraphFont"/>
    <w:link w:val="Subtitle"/>
    <w:uiPriority w:val="11"/>
    <w:rPr>
      <w:rFonts w:asciiTheme="majorHAnsi" w:eastAsiaTheme="majorEastAsia" w:hAnsiTheme="majorHAnsi" w:cstheme="majorBidi"/>
      <w:caps/>
      <w:sz w:val="26"/>
    </w:rPr>
  </w:style>
  <w:style w:type="character" w:styleId="Emphasis">
    <w:name w:val="Emphasis"/>
    <w:basedOn w:val="DefaultParagraphFont"/>
    <w:uiPriority w:val="10"/>
    <w:unhideWhenUsed/>
    <w:qFormat/>
    <w:rPr>
      <w:i w:val="0"/>
      <w:iCs w:val="0"/>
      <w:color w:val="007789" w:themeColor="accent1" w:themeShade="BF"/>
    </w:rPr>
  </w:style>
  <w:style w:type="paragraph" w:styleId="NoSpacing">
    <w:name w:val="No Spacing"/>
    <w:link w:val="NoSpacingChar"/>
    <w:uiPriority w:val="1"/>
    <w:unhideWhenUsed/>
    <w:qFormat/>
    <w:pPr>
      <w:spacing w:before="0" w:after="0" w:line="240" w:lineRule="auto"/>
    </w:pPr>
    <w:rPr>
      <w:color w:val="auto"/>
    </w:rPr>
  </w:style>
  <w:style w:type="character" w:customStyle="1" w:styleId="NoSpacingChar">
    <w:name w:val="No Spacing Char"/>
    <w:basedOn w:val="DefaultParagraphFont"/>
    <w:link w:val="NoSpacing"/>
    <w:uiPriority w:val="1"/>
    <w:rPr>
      <w:rFonts w:asciiTheme="minorHAnsi" w:eastAsiaTheme="minorEastAsia" w:hAnsiTheme="minorHAnsi" w:cstheme="minorBidi"/>
      <w:color w:val="auto"/>
    </w:rPr>
  </w:style>
  <w:style w:type="paragraph" w:styleId="Quote">
    <w:name w:val="Quote"/>
    <w:basedOn w:val="Normal"/>
    <w:next w:val="Normal"/>
    <w:link w:val="QuoteChar"/>
    <w:uiPriority w:val="10"/>
    <w:unhideWhenUsed/>
    <w:qFormat/>
    <w:pPr>
      <w:spacing w:after="480"/>
      <w:jc w:val="center"/>
    </w:pPr>
    <w:rPr>
      <w:i/>
      <w:iCs/>
      <w:color w:val="00A0B8" w:themeColor="accent1"/>
      <w:sz w:val="26"/>
      <w14:textFill>
        <w14:solidFill>
          <w14:schemeClr w14:val="accent1">
            <w14:alpha w14:val="30000"/>
          </w14:schemeClr>
        </w14:solidFill>
      </w14:textFill>
    </w:rPr>
  </w:style>
  <w:style w:type="character" w:customStyle="1" w:styleId="QuoteChar">
    <w:name w:val="Quote Char"/>
    <w:basedOn w:val="DefaultParagraphFont"/>
    <w:link w:val="Quote"/>
    <w:uiPriority w:val="10"/>
    <w:rPr>
      <w:i/>
      <w:iCs/>
      <w:color w:val="00A0B8" w:themeColor="accent1"/>
      <w:sz w:val="26"/>
      <w14:textFill>
        <w14:solidFill>
          <w14:schemeClr w14:val="accent1">
            <w14:alpha w14:val="30000"/>
          </w14:schemeClr>
        </w14:solidFill>
      </w14:textFill>
    </w:rPr>
  </w:style>
  <w:style w:type="paragraph" w:styleId="TOCHeading">
    <w:name w:val="TOC Heading"/>
    <w:basedOn w:val="Heading1"/>
    <w:next w:val="Normal"/>
    <w:uiPriority w:val="39"/>
    <w:unhideWhenUsed/>
    <w:qFormat/>
    <w:pPr>
      <w:spacing w:before="0"/>
      <w:outlineLvl w:val="9"/>
    </w:pPr>
  </w:style>
  <w:style w:type="paragraph" w:styleId="Footer">
    <w:name w:val="footer"/>
    <w:basedOn w:val="Normal"/>
    <w:link w:val="FooterChar"/>
    <w:uiPriority w:val="99"/>
    <w:unhideWhenUsed/>
    <w:pPr>
      <w:spacing w:before="0" w:after="0" w:line="240" w:lineRule="auto"/>
      <w:jc w:val="right"/>
    </w:pPr>
    <w:rPr>
      <w:caps/>
      <w:sz w:val="16"/>
    </w:rPr>
  </w:style>
  <w:style w:type="character" w:customStyle="1" w:styleId="FooterChar">
    <w:name w:val="Footer Char"/>
    <w:basedOn w:val="DefaultParagraphFont"/>
    <w:link w:val="Footer"/>
    <w:uiPriority w:val="99"/>
    <w:rPr>
      <w:caps/>
      <w:sz w:val="16"/>
    </w:rPr>
  </w:style>
  <w:style w:type="paragraph" w:styleId="TOC3">
    <w:name w:val="toc 3"/>
    <w:basedOn w:val="Normal"/>
    <w:next w:val="Normal"/>
    <w:autoRedefine/>
    <w:uiPriority w:val="39"/>
    <w:unhideWhenUsed/>
    <w:pPr>
      <w:spacing w:after="100"/>
      <w:ind w:left="400"/>
    </w:pPr>
    <w:rPr>
      <w:i/>
      <w:iCs/>
    </w:rPr>
  </w:style>
  <w:style w:type="character" w:styleId="Hyperlink">
    <w:name w:val="Hyperlink"/>
    <w:basedOn w:val="DefaultParagraphFont"/>
    <w:uiPriority w:val="99"/>
    <w:unhideWhenUsed/>
    <w:rPr>
      <w:color w:val="EB8803" w:themeColor="hyperlink"/>
      <w:u w:val="single"/>
    </w:rPr>
  </w:style>
  <w:style w:type="paragraph" w:styleId="TOC1">
    <w:name w:val="toc 1"/>
    <w:basedOn w:val="Normal"/>
    <w:next w:val="Normal"/>
    <w:autoRedefine/>
    <w:uiPriority w:val="39"/>
    <w:unhideWhenUsed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pPr>
      <w:spacing w:after="100"/>
      <w:ind w:left="200"/>
    </w:pPr>
  </w:style>
  <w:style w:type="paragraph" w:styleId="BalloonText">
    <w:name w:val="Balloon Text"/>
    <w:basedOn w:val="Normal"/>
    <w:link w:val="BalloonTextChar"/>
    <w:uiPriority w:val="99"/>
    <w:semiHidden/>
    <w:unhideWhenUsed/>
    <w:pPr>
      <w:spacing w:after="0" w:line="240" w:lineRule="auto"/>
    </w:pPr>
    <w:rPr>
      <w:rFonts w:ascii="Tahoma" w:hAnsi="Tahoma" w:cs="Tahoma"/>
      <w:sz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Pr>
      <w:rFonts w:ascii="Tahoma" w:hAnsi="Tahoma" w:cs="Tahoma"/>
      <w:sz w:val="16"/>
    </w:rPr>
  </w:style>
  <w:style w:type="paragraph" w:styleId="Bibliography">
    <w:name w:val="Bibliography"/>
    <w:basedOn w:val="Normal"/>
    <w:next w:val="Normal"/>
    <w:uiPriority w:val="39"/>
    <w:unhideWhenUsed/>
  </w:style>
  <w:style w:type="paragraph" w:styleId="Header">
    <w:name w:val="header"/>
    <w:basedOn w:val="Normal"/>
    <w:link w:val="HeaderChar"/>
    <w:uiPriority w:val="99"/>
    <w:unhideWhenUsed/>
    <w:pPr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NormalIndent">
    <w:name w:val="Normal Indent"/>
    <w:basedOn w:val="Normal"/>
    <w:uiPriority w:val="99"/>
    <w:unhideWhenUsed/>
    <w:pPr>
      <w:ind w:left="720"/>
    </w:pPr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table" w:customStyle="1" w:styleId="ReportTable">
    <w:name w:val="Report Table"/>
    <w:basedOn w:val="TableNormal"/>
    <w:uiPriority w:val="99"/>
    <w:pPr>
      <w:spacing w:before="60" w:after="60" w:line="240" w:lineRule="auto"/>
      <w:jc w:val="center"/>
    </w:pPr>
    <w:tblPr>
      <w:tblBorders>
        <w:top w:val="single" w:sz="4" w:space="0" w:color="00A0B8" w:themeColor="accent1"/>
        <w:left w:val="single" w:sz="4" w:space="0" w:color="00A0B8" w:themeColor="accent1"/>
        <w:bottom w:val="single" w:sz="4" w:space="0" w:color="00A0B8" w:themeColor="accent1"/>
        <w:right w:val="single" w:sz="4" w:space="0" w:color="00A0B8" w:themeColor="accent1"/>
        <w:insideH w:val="single" w:sz="4" w:space="0" w:color="00A0B8" w:themeColor="accent1"/>
        <w:insideV w:val="single" w:sz="4" w:space="0" w:color="00A0B8" w:themeColor="accent1"/>
      </w:tblBorders>
    </w:tblPr>
    <w:tblStylePr w:type="firstRow">
      <w:rPr>
        <w:b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  <w:tblStylePr w:type="firstCol">
      <w:pPr>
        <w:wordWrap/>
        <w:jc w:val="left"/>
      </w:pPr>
    </w:tblStylePr>
  </w:style>
  <w:style w:type="table" w:styleId="TableGrid">
    <w:name w:val="Table Grid"/>
    <w:basedOn w:val="TableNormal"/>
    <w:uiPriority w:val="59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D123A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color w:val="auto"/>
      <w:szCs w:val="24"/>
      <w:lang w:val="en-GB" w:eastAsia="en-GB"/>
    </w:rPr>
  </w:style>
  <w:style w:type="paragraph" w:styleId="ListParagraph">
    <w:name w:val="List Paragraph"/>
    <w:basedOn w:val="Normal"/>
    <w:uiPriority w:val="34"/>
    <w:semiHidden/>
    <w:qFormat/>
    <w:rsid w:val="001423B1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8A0E90"/>
    <w:pPr>
      <w:spacing w:before="0" w:after="0" w:line="240" w:lineRule="auto"/>
    </w:pPr>
    <w:rPr>
      <w:sz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A0E90"/>
  </w:style>
  <w:style w:type="character" w:styleId="FootnoteReference">
    <w:name w:val="footnote reference"/>
    <w:basedOn w:val="DefaultParagraphFont"/>
    <w:uiPriority w:val="99"/>
    <w:semiHidden/>
    <w:unhideWhenUsed/>
    <w:rsid w:val="008A0E90"/>
    <w:rPr>
      <w:vertAlign w:val="superscript"/>
    </w:rPr>
  </w:style>
  <w:style w:type="character" w:styleId="SubtleEmphasis">
    <w:name w:val="Subtle Emphasis"/>
    <w:basedOn w:val="DefaultParagraphFont"/>
    <w:uiPriority w:val="19"/>
    <w:qFormat/>
    <w:rsid w:val="00C84CEC"/>
    <w:rPr>
      <w:i/>
      <w:iCs/>
      <w:color w:val="404040" w:themeColor="text1" w:themeTint="BF"/>
    </w:rPr>
  </w:style>
  <w:style w:type="character" w:styleId="CommentReference">
    <w:name w:val="annotation reference"/>
    <w:basedOn w:val="DefaultParagraphFont"/>
    <w:uiPriority w:val="99"/>
    <w:semiHidden/>
    <w:unhideWhenUsed/>
    <w:rsid w:val="00F832A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32A6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32A6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32A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32A6"/>
    <w:rPr>
      <w:b/>
      <w:bCs/>
    </w:rPr>
  </w:style>
  <w:style w:type="paragraph" w:styleId="TOC9">
    <w:name w:val="toc 9"/>
    <w:basedOn w:val="Normal"/>
    <w:next w:val="Normal"/>
    <w:autoRedefine/>
    <w:uiPriority w:val="39"/>
    <w:unhideWhenUsed/>
    <w:rsid w:val="00783E39"/>
    <w:pPr>
      <w:spacing w:before="0" w:after="100" w:line="259" w:lineRule="auto"/>
      <w:ind w:left="1760"/>
    </w:pPr>
    <w:rPr>
      <w:rFonts w:eastAsiaTheme="minorEastAsia"/>
      <w:color w:val="auto"/>
      <w:sz w:val="22"/>
      <w:szCs w:val="22"/>
      <w:lang w:val="en-GB" w:eastAsia="en-GB"/>
    </w:rPr>
  </w:style>
  <w:style w:type="paragraph" w:styleId="TableofFigures">
    <w:name w:val="table of figures"/>
    <w:basedOn w:val="Normal"/>
    <w:next w:val="Normal"/>
    <w:uiPriority w:val="99"/>
    <w:unhideWhenUsed/>
    <w:rsid w:val="00783E39"/>
    <w:pPr>
      <w:spacing w:after="0"/>
    </w:pPr>
  </w:style>
  <w:style w:type="paragraph" w:styleId="IntenseQuote">
    <w:name w:val="Intense Quote"/>
    <w:basedOn w:val="Normal"/>
    <w:next w:val="Normal"/>
    <w:link w:val="IntenseQuoteChar"/>
    <w:uiPriority w:val="30"/>
    <w:qFormat/>
    <w:rsid w:val="005E3BC9"/>
    <w:pPr>
      <w:pBdr>
        <w:top w:val="single" w:sz="4" w:space="10" w:color="00A0B8" w:themeColor="accent1"/>
        <w:bottom w:val="single" w:sz="4" w:space="10" w:color="00A0B8" w:themeColor="accent1"/>
      </w:pBdr>
      <w:spacing w:before="360" w:after="360"/>
      <w:ind w:left="864" w:right="864"/>
      <w:jc w:val="center"/>
    </w:pPr>
    <w:rPr>
      <w:i/>
      <w:iCs/>
      <w:color w:val="00A0B8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E3BC9"/>
    <w:rPr>
      <w:i/>
      <w:iCs/>
      <w:color w:val="00A0B8" w:themeColor="accent1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3639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4247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4667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4915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91032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8758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269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300948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656298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2073812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6391432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4742653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4305348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4382308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86470994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39631735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549507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4711005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82458570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568299922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61625632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92538446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99001789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772338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4140947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1106854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40823095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04806658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5948517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700471693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616720510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967510033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136801678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070008204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460925924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925646422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1827041979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7683730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1676609805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2066678845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2058966623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1700886827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835800263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1832335481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702626149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20786421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1294143404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1977828424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353121455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794913187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726538703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1955748580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258949993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215167355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441219474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2094011800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<w:div w:id="181212942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<w:div w:id="416559733">
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<w:div w:id="1742362146">
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<w:div w:id="1882546228">
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<w:div w:id="688604761">
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<w:div w:id="1128352743">
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<w:div w:id="56904704">
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<w:div w:id="1694644720">
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<w:div w:id="1275096043">
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<w:div w:id="2101368139">
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01508414">
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45431499"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33207341"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3396051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406541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6114518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0834766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3547184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7562819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6921688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7365668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117586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1720959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2577103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4800331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6042423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0880444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498536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288456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620796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6446133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1164134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3574430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128798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6820540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1967331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3077298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448599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085605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379712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7028624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4034847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004956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2006225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7505708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0055619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5518284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553244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778490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3639642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8637295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2389213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3584011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4380575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783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5076715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7496327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1136736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526122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1436475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9027950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7517021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3747891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838943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9287212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634847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6155238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1888706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1940335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9413897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2077962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0475282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365344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4013999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3412310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1.xml"/><Relationship Id="rId5" Type="http://schemas.openxmlformats.org/officeDocument/2006/relationships/styles" Target="styles.xml"/><Relationship Id="rId15" Type="http://schemas.openxmlformats.org/officeDocument/2006/relationships/theme" Target="theme/theme1.xml"/><Relationship Id="rId10" Type="http://schemas.openxmlformats.org/officeDocument/2006/relationships/image" Target="media/image1.jpg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glossaryDocument" Target="glossary/document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Program%20Files%20(x86)\Microsoft%20Office\Root\Templates\1033\StudentReport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3331024B99A8495598D11E5310397D4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E033AD-581C-44A4-968F-7F6996AF2D45}"/>
      </w:docPartPr>
      <w:docPartBody>
        <w:p w:rsidR="008374B7" w:rsidRDefault="008374B7" w:rsidP="008374B7">
          <w:pPr>
            <w:pStyle w:val="3331024B99A8495598D11E5310397D4D"/>
          </w:pPr>
          <w:r w:rsidRPr="004267A0">
            <w:rPr>
              <w:rStyle w:val="PlaceholderText"/>
            </w:rPr>
            <w:t>[Author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374B7"/>
    <w:rsid w:val="0033700A"/>
    <w:rsid w:val="003B336C"/>
    <w:rsid w:val="004B6909"/>
    <w:rsid w:val="008374B7"/>
    <w:rsid w:val="00A064BE"/>
    <w:rsid w:val="00B676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374B7"/>
    <w:rPr>
      <w:color w:val="808080"/>
    </w:rPr>
  </w:style>
  <w:style w:type="paragraph" w:customStyle="1" w:styleId="3331024B99A8495598D11E5310397D4D">
    <w:name w:val="3331024B99A8495598D11E5310397D4D"/>
    <w:rsid w:val="008374B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Student Report">
  <a:themeElements>
    <a:clrScheme name="Report">
      <a:dk1>
        <a:sysClr val="windowText" lastClr="000000"/>
      </a:dk1>
      <a:lt1>
        <a:sysClr val="window" lastClr="FFFFFF"/>
      </a:lt1>
      <a:dk2>
        <a:srgbClr val="4E5B6F"/>
      </a:dk2>
      <a:lt2>
        <a:srgbClr val="D6ECFF"/>
      </a:lt2>
      <a:accent1>
        <a:srgbClr val="00A0B8"/>
      </a:accent1>
      <a:accent2>
        <a:srgbClr val="EA157A"/>
      </a:accent2>
      <a:accent3>
        <a:srgbClr val="FEB80A"/>
      </a:accent3>
      <a:accent4>
        <a:srgbClr val="00ADDC"/>
      </a:accent4>
      <a:accent5>
        <a:srgbClr val="738AC8"/>
      </a:accent5>
      <a:accent6>
        <a:srgbClr val="1AB39F"/>
      </a:accent6>
      <a:hlink>
        <a:srgbClr val="EB8803"/>
      </a:hlink>
      <a:folHlink>
        <a:srgbClr val="5F7791"/>
      </a:folHlink>
    </a:clrScheme>
    <a:fontScheme name="Paper">
      <a:majorFont>
        <a:latin typeface="Constantia"/>
        <a:ea typeface=""/>
        <a:cs typeface=""/>
        <a:font script="Jpan" typeface="HG明朝E"/>
        <a:font script="Hang" typeface="궁서"/>
        <a:font script="Hans" typeface="华文新魏"/>
        <a:font script="Hant" typeface="標楷體"/>
        <a:font script="Arab" typeface="Times New Roman"/>
        <a:font script="Hebr" typeface="Times New Roman"/>
        <a:font script="Thai" typeface="Browalli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onstantia"/>
        <a:ea typeface=""/>
        <a:cs typeface=""/>
        <a:font script="Jpan" typeface="HG明朝E"/>
        <a:font script="Hang" typeface="궁서"/>
        <a:font script="Hans" typeface="华文新魏"/>
        <a:font script="Hant" typeface="標楷體"/>
        <a:font script="Arab" typeface="Times New Roman"/>
        <a:font script="Hebr" typeface="Times New Roman"/>
        <a:font script="Thai" typeface="Browalli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overPageProperties xmlns="http://schemas.microsoft.com/office/2006/coverPageProps">
  <PublishDate>2015-04-16T00:00:00</PublishDate>
  <Abstract/>
  <CompanyAddress/>
  <CompanyPhone/>
  <CompanyFax/>
  <CompanyEmail/>
</CoverPageProperties>
</file>

<file path=customXml/item2.xml><?xml version="1.0" encoding="utf-8"?>
<FormTemplates xmlns="http://schemas.microsoft.com/sharepoint/v3/contenttype/forms">
  <Display>DocumentLibraryForm</Display>
  <Edit>AssetEditForm</Edit>
  <New>DocumentLibraryForm</New>
</FormTemplates>
</file>

<file path=customXml/item3.xml><?xml version="1.0" encoding="utf-8"?>
<b:Sources xmlns:b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156B0418-D7D4-4AB0-98C7-3E16C42A9279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B70ACE1F-6280-48A9-933A-53889AB5BF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tudentReport</Template>
  <TotalTime>13</TotalTime>
  <Pages>12</Pages>
  <Words>562</Words>
  <Characters>3204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oes distortion have an effect on perceived loudness?</vt:lpstr>
    </vt:vector>
  </TitlesOfParts>
  <Company/>
  <LinksUpToDate>false</LinksUpToDate>
  <CharactersWithSpaces>37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oes distortion have an effect on perceived loudness?</dc:title>
  <dc:subject/>
  <dc:creator>Simon E Durbridge</dc:creator>
  <cp:keywords>Sound, Light &amp; Live Event Technology</cp:keywords>
  <cp:lastModifiedBy>Simon Durbridge</cp:lastModifiedBy>
  <cp:revision>4</cp:revision>
  <cp:lastPrinted>2015-04-13T15:55:00Z</cp:lastPrinted>
  <dcterms:created xsi:type="dcterms:W3CDTF">2017-05-09T12:52:00Z</dcterms:created>
  <dcterms:modified xsi:type="dcterms:W3CDTF">2017-05-09T13:04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028350589991</vt:lpwstr>
  </property>
  <property fmtid="{D5CDD505-2E9C-101B-9397-08002B2CF9AE}" pid="3" name="Mendeley Document_1">
    <vt:lpwstr>True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6th edition (author-date)</vt:lpwstr>
  </property>
  <property fmtid="{D5CDD505-2E9C-101B-9397-08002B2CF9AE}" pid="14" name="Mendeley Recent Style Id 5_1">
    <vt:lpwstr>http://www.zotero.org/styles/harvard1</vt:lpwstr>
  </property>
  <property fmtid="{D5CDD505-2E9C-101B-9397-08002B2CF9AE}" pid="15" name="Mendeley Recent Style Name 5_1">
    <vt:lpwstr>Harvard reference format 1 (deprecated)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7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Citation Style_1">
    <vt:lpwstr>http://www.zotero.org/styles/ieee</vt:lpwstr>
  </property>
  <property fmtid="{D5CDD505-2E9C-101B-9397-08002B2CF9AE}" pid="25" name="Mendeley Unique User Id_1">
    <vt:lpwstr>5cc7590a-0199-3556-a61b-a4729b47da2c</vt:lpwstr>
  </property>
</Properties>
</file>